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AF9C6" w14:textId="31305F75"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w:t>
      </w:r>
      <w:r w:rsidR="00FA6AF8">
        <w:t xml:space="preserve">in Response to </w:t>
      </w:r>
      <w:r w:rsidR="007457B5">
        <w:t>Glucose Starvation</w:t>
      </w:r>
    </w:p>
    <w:p w14:paraId="6E2D131E" w14:textId="77777777" w:rsidR="006A50FA" w:rsidRPr="006A50FA" w:rsidRDefault="006A50FA" w:rsidP="006A50FA"/>
    <w:p w14:paraId="52435F35" w14:textId="44FFE3AC" w:rsidR="002248F9" w:rsidRPr="005A50CF" w:rsidRDefault="002248F9" w:rsidP="002248F9">
      <w:pPr>
        <w:pStyle w:val="BodyText"/>
      </w:pPr>
      <w:r w:rsidRPr="005A50CF">
        <w:t>John R. Houser</w:t>
      </w:r>
      <w:r w:rsidRPr="006B23AA">
        <w:rPr>
          <w:vertAlign w:val="superscript"/>
        </w:rPr>
        <w:t>1</w:t>
      </w:r>
      <w:r>
        <w:rPr>
          <w:vertAlign w:val="superscript"/>
        </w:rPr>
        <w:t>,2</w:t>
      </w:r>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Aurko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Viswanadham Sridhara</w:t>
      </w:r>
      <w:r>
        <w:rPr>
          <w:vertAlign w:val="superscript"/>
        </w:rPr>
        <w:t>4</w:t>
      </w:r>
      <w:r w:rsidRPr="005A50CF">
        <w:t>, Dariy</w:t>
      </w:r>
      <w:r>
        <w:t>a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sidR="00546955">
        <w:rPr>
          <w:vertAlign w:val="superscript"/>
        </w:rPr>
        <w:t>,2,4,9</w:t>
      </w:r>
      <w:r w:rsidRPr="006B23AA">
        <w:rPr>
          <w:vertAlign w:val="superscript"/>
        </w:rPr>
        <w:t>#</w:t>
      </w:r>
      <w:r w:rsidRPr="005A50CF">
        <w:t xml:space="preserve">, Edward </w:t>
      </w:r>
      <w:r>
        <w:t xml:space="preserve">M. </w:t>
      </w:r>
      <w:r w:rsidRPr="005A50CF">
        <w:t>Marcotte</w:t>
      </w:r>
      <w:r w:rsidRPr="006B23AA">
        <w:rPr>
          <w:vertAlign w:val="superscript"/>
        </w:rPr>
        <w:t>1</w:t>
      </w:r>
      <w:r w:rsidR="00546955">
        <w:rPr>
          <w:vertAlign w:val="superscript"/>
        </w:rPr>
        <w:t>,2,4,9</w:t>
      </w:r>
      <w:r w:rsidRPr="006B23AA">
        <w:rPr>
          <w:vertAlign w:val="superscript"/>
        </w:rPr>
        <w:t>#</w:t>
      </w:r>
      <w:r>
        <w:t xml:space="preserve">, </w:t>
      </w:r>
      <w:r w:rsidRPr="005A50CF">
        <w:t>Claus</w:t>
      </w:r>
      <w:r>
        <w:t xml:space="preserve"> O. Wilke</w:t>
      </w:r>
      <w:r w:rsidRPr="006B23AA">
        <w:rPr>
          <w:vertAlign w:val="superscript"/>
        </w:rPr>
        <w:t>1</w:t>
      </w:r>
      <w:r w:rsidR="00546955">
        <w:rPr>
          <w:vertAlign w:val="superscript"/>
        </w:rPr>
        <w:t>,2,4,10</w:t>
      </w:r>
      <w:r w:rsidRPr="006B23AA">
        <w:rPr>
          <w:vertAlign w:val="superscript"/>
        </w:rPr>
        <w:t>#</w:t>
      </w:r>
    </w:p>
    <w:p w14:paraId="7DA8511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3D3BBB38" w14:textId="77777777" w:rsidR="002248F9" w:rsidRDefault="002248F9" w:rsidP="00411563">
      <w:pPr>
        <w:pStyle w:val="BodyText"/>
        <w:spacing w:after="0"/>
      </w:pPr>
      <w:r>
        <w:rPr>
          <w:vertAlign w:val="superscript"/>
        </w:rPr>
        <w:t>6</w:t>
      </w:r>
      <w:r>
        <w:t>Department of Biological Sciences, University of Idaho</w:t>
      </w:r>
    </w:p>
    <w:p w14:paraId="378A217F" w14:textId="0713EBBB" w:rsidR="002248F9" w:rsidRPr="00546955" w:rsidRDefault="002248F9" w:rsidP="00546955">
      <w:pPr>
        <w:pStyle w:val="BodyText"/>
      </w:pPr>
      <w:r w:rsidRPr="00A92572">
        <w:rPr>
          <w:vertAlign w:val="superscript"/>
        </w:rPr>
        <w:t>7</w:t>
      </w:r>
      <w:r>
        <w:t>Institute for Bioinformatics and Evolutionary Studies, University of Idaho</w:t>
      </w:r>
      <w:r w:rsidR="00546955">
        <w:br/>
      </w:r>
      <w:r w:rsidR="00546955">
        <w:rPr>
          <w:vertAlign w:val="superscript"/>
        </w:rPr>
        <w:t>8</w:t>
      </w:r>
      <w:r w:rsidR="00546955">
        <w:t>Department of Infectious Diseases, College of Veterinary Medicine, University of Georgia</w:t>
      </w:r>
      <w:r>
        <w:br/>
      </w:r>
      <w:r w:rsidR="00546955">
        <w:rPr>
          <w:vertAlign w:val="superscript"/>
        </w:rPr>
        <w:t>9</w:t>
      </w:r>
      <w:r>
        <w:t>Department of Molecular Biosciences, The University of Texas at Austin</w:t>
      </w:r>
      <w:r>
        <w:br/>
      </w:r>
      <w:r w:rsidR="00546955">
        <w:rPr>
          <w:vertAlign w:val="superscript"/>
        </w:rPr>
        <w:t>10</w:t>
      </w:r>
      <w:r>
        <w:t>Department of Integrative Biology, The University of Texas at Austin</w:t>
      </w:r>
    </w:p>
    <w:p w14:paraId="4933C9EC" w14:textId="77777777" w:rsidR="002248F9" w:rsidRDefault="002248F9" w:rsidP="002248F9">
      <w:pPr>
        <w:pStyle w:val="BodyText"/>
      </w:pPr>
      <w:r>
        <w:rPr>
          <w:vertAlign w:val="superscript"/>
        </w:rPr>
        <w:t>@</w:t>
      </w:r>
      <w:r w:rsidRPr="00A92572">
        <w:t>C</w:t>
      </w:r>
      <w:r>
        <w:t>urrent address: KnipBio Inc., Harvard, MA</w:t>
      </w:r>
    </w:p>
    <w:p w14:paraId="62D632D5" w14:textId="77777777" w:rsidR="002248F9" w:rsidRDefault="002248F9" w:rsidP="002248F9">
      <w:pPr>
        <w:pStyle w:val="BodyText"/>
      </w:pPr>
      <w:r>
        <w:rPr>
          <w:vertAlign w:val="superscript"/>
        </w:rPr>
        <w:t>*</w:t>
      </w:r>
      <w:r>
        <w:t>Current address: Department of Biological Engineering, Massachusetts Institute of Technology</w:t>
      </w:r>
    </w:p>
    <w:p w14:paraId="4E68F5E3" w14:textId="77777777" w:rsidR="000D1D07" w:rsidRDefault="000D1D07" w:rsidP="000D1D07">
      <w:pPr>
        <w:pStyle w:val="NoSpacing"/>
      </w:pPr>
      <w:r w:rsidRPr="000D1D07">
        <w:rPr>
          <w:vertAlign w:val="superscript"/>
        </w:rPr>
        <w:t>#</w:t>
      </w:r>
      <w:r>
        <w:t>Corresponding authors:</w:t>
      </w:r>
    </w:p>
    <w:p w14:paraId="2BADDD82" w14:textId="77777777" w:rsidR="000D1D07" w:rsidRDefault="000D1D07" w:rsidP="000D1D07">
      <w:pPr>
        <w:pStyle w:val="NoSpacing"/>
      </w:pPr>
      <w:r>
        <w:t xml:space="preserve">Jeffrey E. Barrick, </w:t>
      </w:r>
      <w:r w:rsidRPr="000D1D07">
        <w:t>jbarrick@cm.utexas.edu</w:t>
      </w:r>
    </w:p>
    <w:p w14:paraId="4817881D" w14:textId="77777777" w:rsidR="000D1D07" w:rsidRDefault="000D1D07" w:rsidP="000D1D07">
      <w:pPr>
        <w:pStyle w:val="NoSpacing"/>
      </w:pPr>
      <w:r>
        <w:t xml:space="preserve">Edward M. Marcotte, </w:t>
      </w:r>
      <w:r w:rsidRPr="000D1D07">
        <w:t>edward.marcotte@gmail.com</w:t>
      </w:r>
    </w:p>
    <w:p w14:paraId="49CD89BD" w14:textId="77777777" w:rsidR="000D1D07" w:rsidRPr="00A00188" w:rsidRDefault="000D1D07" w:rsidP="000D1D07">
      <w:pPr>
        <w:pStyle w:val="NoSpacing"/>
      </w:pPr>
      <w:r>
        <w:t>Claus O. Wilke, wilke@austin.utexas.edu</w:t>
      </w:r>
    </w:p>
    <w:p w14:paraId="6D2A0341"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7FCBCE85" w14:textId="77777777" w:rsidR="00067B71" w:rsidRDefault="005A50CF" w:rsidP="00067B71">
      <w:pPr>
        <w:pStyle w:val="Heading2"/>
      </w:pPr>
      <w:r>
        <w:lastRenderedPageBreak/>
        <w:t>Abstract</w:t>
      </w:r>
    </w:p>
    <w:p w14:paraId="48BEB289" w14:textId="77777777"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00BC4A16" w:rsidRPr="005601E9">
        <w:t>in stationary phase as a result of being starved for glucose</w:t>
      </w:r>
      <w:r w:rsidRPr="005601E9">
        <w:t>,</w:t>
      </w:r>
      <w:r>
        <w:t xml:space="preserve"> not on the </w:t>
      </w:r>
      <w:r w:rsidR="00935EC7">
        <w:t xml:space="preserve">genetic </w:t>
      </w:r>
      <w:r>
        <w:t xml:space="preserve">adaptation of </w:t>
      </w:r>
      <w:r w:rsidRPr="00293C5E">
        <w:rPr>
          <w:i/>
        </w:rPr>
        <w:t>E. coli</w:t>
      </w:r>
      <w:r>
        <w:t xml:space="preserve"> to </w:t>
      </w:r>
      <w:r w:rsidR="00A42BEC">
        <w:t>ut</w:t>
      </w:r>
      <w:r w:rsidR="00A42BEC">
        <w:t>i</w:t>
      </w:r>
      <w:r w:rsidR="00A42BEC">
        <w:t xml:space="preserve">lize alternative nutrients. </w:t>
      </w:r>
      <w:r w:rsidR="000D0F89">
        <w:t>In our analysis, we have taken advantage of the temporal correl</w:t>
      </w:r>
      <w:r w:rsidR="000D0F89">
        <w:t>a</w:t>
      </w:r>
      <w:r w:rsidR="000D0F89">
        <w:t xml:space="preserve">tions within and among RNA and protein abun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characterize pr</w:t>
      </w:r>
      <w:r w:rsidR="00897448">
        <w:t>o</w:t>
      </w:r>
      <w:r w:rsidR="00897448">
        <w:t xml:space="preserve">tein degradation patterns </w:t>
      </w:r>
      <w:r w:rsidR="000D0F89">
        <w:t xml:space="preserve">based on the </w:t>
      </w:r>
      <w:r w:rsidR="000F0041">
        <w:t>ob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transcriptomic and proteomic data, we have </w:t>
      </w:r>
      <w:r w:rsidR="000D0F89">
        <w:t xml:space="preserve">identified several broad physiological trends in the </w:t>
      </w:r>
      <w:r w:rsidR="006E6E91" w:rsidRPr="006E6E91">
        <w:rPr>
          <w:i/>
        </w:rPr>
        <w:t>E. coli</w:t>
      </w:r>
      <w:r w:rsidR="000D0F89">
        <w:t xml:space="preserve"> starvation r</w:t>
      </w:r>
      <w:r w:rsidR="000D0F89">
        <w:t>e</w:t>
      </w:r>
      <w:r w:rsidR="000D0F89">
        <w:t>sponse.</w:t>
      </w:r>
      <w:r w:rsidR="00935EC7">
        <w:t xml:space="preserve"> Strikingly</w:t>
      </w:r>
      <w:r>
        <w:t>,</w:t>
      </w:r>
      <w:r w:rsidRPr="005C70E6">
        <w:t xml:space="preserve"> mRNAs are widely down-regulated in response to glucose starvation, presumably as a strategy for reducing new protein synthesis</w:t>
      </w:r>
      <w:r w:rsidR="008A3142">
        <w:t>. By contrast, protein abu</w:t>
      </w:r>
      <w:r w:rsidR="008A3142">
        <w:t>n</w:t>
      </w:r>
      <w:r w:rsidR="008A3142">
        <w:t xml:space="preserve">dances display more </w:t>
      </w:r>
      <w:r w:rsidR="00337E46">
        <w:t>varied responses.</w:t>
      </w:r>
      <w:r w:rsidR="008A3142">
        <w:t xml:space="preserve"> </w:t>
      </w:r>
      <w:r w:rsidR="00337E46">
        <w:t xml:space="preserve">The abundances of many </w:t>
      </w:r>
      <w:r w:rsidR="008A3142">
        <w:t>proteins involved in ene</w:t>
      </w:r>
      <w:r w:rsidR="008A3142">
        <w:t>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s are down-regulated</w:t>
      </w:r>
      <w:r w:rsidR="008A3142">
        <w:t>.</w:t>
      </w:r>
    </w:p>
    <w:p w14:paraId="56D4131A" w14:textId="77777777" w:rsidR="003E0D2A" w:rsidRDefault="003E0D2A" w:rsidP="004F4BF4">
      <w:pPr>
        <w:pStyle w:val="NoSpacing"/>
      </w:pPr>
    </w:p>
    <w:p w14:paraId="20EDA46A" w14:textId="77777777" w:rsidR="004D614E" w:rsidRDefault="003E0D2A">
      <w:pPr>
        <w:pStyle w:val="Heading2"/>
      </w:pPr>
      <w:r>
        <w:t>Author Summary</w:t>
      </w:r>
    </w:p>
    <w:p w14:paraId="57C9336C" w14:textId="77777777"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ndan</w:t>
      </w:r>
      <w:r w:rsidR="008E7E7F">
        <w:t>c</w:t>
      </w:r>
      <w:r w:rsidR="008E7E7F">
        <w:t>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sta</w:t>
      </w:r>
      <w:r>
        <w:t>r</w:t>
      </w:r>
      <w:r>
        <w:t xml:space="preserve">vation response. In particular, </w:t>
      </w:r>
      <w:r w:rsidR="00307031">
        <w:t xml:space="preserve">we found that </w:t>
      </w:r>
      <w:r w:rsidR="001223F7">
        <w:t>cells systematically limit mRNA and protein production, degrade proteins involved in energy-intensive processes, and maintain or i</w:t>
      </w:r>
      <w:r w:rsidR="001223F7">
        <w:t>n</w:t>
      </w:r>
      <w:r w:rsidR="001223F7">
        <w:t>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14:paraId="5CC6A9EC" w14:textId="77777777" w:rsidR="004D614E" w:rsidRDefault="004D614E">
      <w:pPr>
        <w:pStyle w:val="NoSpacing"/>
      </w:pPr>
    </w:p>
    <w:p w14:paraId="4C71ADF5" w14:textId="77777777"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402B6712" w14:textId="77777777" w:rsidR="00B05A6C" w:rsidRDefault="00BA5B3C" w:rsidP="00263053">
      <w:pPr>
        <w:pStyle w:val="Heading1"/>
      </w:pPr>
      <w:r>
        <w:t>Introduction</w:t>
      </w:r>
    </w:p>
    <w:p w14:paraId="5C1DF9ED" w14:textId="05F57C7B"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375084">
        <w:rPr>
          <w:color w:val="auto"/>
        </w:rPr>
        <w:t xml:space="preserve"> to starvation </w:t>
      </w:r>
      <w:r w:rsidR="002248F9" w:rsidRPr="008C2C15">
        <w:rPr>
          <w:color w:val="auto"/>
        </w:rPr>
        <w:t xml:space="preserve">where it eventually ceases dividing as nutrients </w:t>
      </w:r>
      <w:r w:rsidR="00FD03A3" w:rsidRPr="008C2C15">
        <w:rPr>
          <w:color w:val="auto"/>
        </w:rPr>
        <w:t>become</w:t>
      </w:r>
      <w:r w:rsidR="002248F9" w:rsidRPr="008C2C15">
        <w:rPr>
          <w:color w:val="auto"/>
        </w:rPr>
        <w:t xml:space="preserve"> exhausted</w:t>
      </w:r>
      <w:r w:rsidR="002248F9" w:rsidRPr="008C2C15" w:rsidDel="002248F9">
        <w:rPr>
          <w:i/>
          <w:color w:val="auto"/>
        </w:rPr>
        <w:t xml:space="preserve"> </w:t>
      </w:r>
      <w:r w:rsidR="00C340B9" w:rsidRPr="008C2C15">
        <w:rPr>
          <w:color w:val="auto"/>
        </w:rPr>
        <w:fldChar w:fldCharType="begin"/>
      </w:r>
      <w:r w:rsidR="0043065E">
        <w:rPr>
          <w:color w:val="auto"/>
        </w:rPr>
        <w:instrText xml:space="preserve"> ADDIN ZOTERO_ITEM CSL_CITATION {"citationID":"1tlsiu54ck","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340B9" w:rsidRPr="008C2C15">
        <w:rPr>
          <w:color w:val="auto"/>
        </w:rPr>
        <w:fldChar w:fldCharType="separate"/>
      </w:r>
      <w:r w:rsidR="0043065E">
        <w:rPr>
          <w:noProof/>
          <w:color w:val="auto"/>
        </w:rPr>
        <w:t>[1]</w:t>
      </w:r>
      <w:r w:rsidR="00C340B9"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w:t>
      </w:r>
      <w:r w:rsidR="00B05A6C" w:rsidRPr="008C2C15">
        <w:rPr>
          <w:color w:val="auto"/>
        </w:rPr>
        <w:t>x</w:t>
      </w:r>
      <w:r w:rsidR="00B05A6C" w:rsidRPr="008C2C15">
        <w:rPr>
          <w:color w:val="auto"/>
        </w:rPr>
        <w:t>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1260t5c5bk","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xpression can</w:t>
      </w:r>
      <w:r w:rsidR="00B05A6C" w:rsidRPr="008C2C15">
        <w:rPr>
          <w:color w:val="auto"/>
        </w:rPr>
        <w:t xml:space="preserve"> only detect specific RNA sequences d</w:t>
      </w:r>
      <w:r w:rsidR="00B05A6C" w:rsidRPr="008C2C15">
        <w:rPr>
          <w:color w:val="auto"/>
        </w:rPr>
        <w:t>e</w:t>
      </w:r>
      <w:r w:rsidR="00B05A6C" w:rsidRPr="008C2C15">
        <w:rPr>
          <w:color w:val="auto"/>
        </w:rPr>
        <w:t>pending on the design of their probes, whereas RNA-seq transcriptomic methods theoret</w:t>
      </w:r>
      <w:r w:rsidR="00B05A6C" w:rsidRPr="008C2C15">
        <w:rPr>
          <w:color w:val="auto"/>
        </w:rPr>
        <w:t>i</w:t>
      </w:r>
      <w:r w:rsidR="00B05A6C" w:rsidRPr="008C2C15">
        <w:rPr>
          <w:color w:val="auto"/>
        </w:rPr>
        <w:t xml:space="preserve">cally recover all RNA species in a sample </w:t>
      </w:r>
      <w:r w:rsidR="00C340B9" w:rsidRPr="008C2C15">
        <w:rPr>
          <w:color w:val="auto"/>
        </w:rPr>
        <w:fldChar w:fldCharType="begin"/>
      </w:r>
      <w:r w:rsidR="0043065E">
        <w:rPr>
          <w:color w:val="auto"/>
        </w:rPr>
        <w:instrText xml:space="preserve"> ADDIN ZOTERO_ITEM CSL_CITATION {"citationID":"1f7d28fcni","properties":{"formattedCitation":"[3]","plainCitation":"[3]"},"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C340B9" w:rsidRPr="008C2C15">
        <w:rPr>
          <w:color w:val="auto"/>
        </w:rPr>
        <w:fldChar w:fldCharType="separate"/>
      </w:r>
      <w:r w:rsidR="0043065E">
        <w:rPr>
          <w:rFonts w:eastAsia="Times New Roman" w:cs="Times New Roman"/>
          <w:color w:val="auto"/>
        </w:rPr>
        <w:t>[3]</w:t>
      </w:r>
      <w:r w:rsidR="00C340B9" w:rsidRPr="008C2C15">
        <w:rPr>
          <w:color w:val="auto"/>
        </w:rPr>
        <w:fldChar w:fldCharType="end"/>
      </w:r>
      <w:r w:rsidR="00B05A6C" w:rsidRPr="008C2C15">
        <w:rPr>
          <w:color w:val="auto"/>
        </w:rPr>
        <w:t>. Similarly, in proteomics, 2-D gel electrophor</w:t>
      </w:r>
      <w:r w:rsidR="00B05A6C" w:rsidRPr="008C2C15">
        <w:rPr>
          <w:color w:val="auto"/>
        </w:rPr>
        <w:t>e</w:t>
      </w:r>
      <w:r w:rsidR="00B05A6C" w:rsidRPr="008C2C15">
        <w:rPr>
          <w:color w:val="auto"/>
        </w:rPr>
        <w:t>sis approaches typically detect many fewer proteins than newer mass spectrometry based shotgun methods</w:t>
      </w:r>
      <w:r w:rsidR="008F0DD3" w:rsidRPr="008C2C15">
        <w:rPr>
          <w:color w:val="auto"/>
        </w:rPr>
        <w:t xml:space="preserve"> </w:t>
      </w:r>
      <w:r w:rsidR="00C340B9" w:rsidRPr="008C2C15">
        <w:rPr>
          <w:color w:val="auto"/>
        </w:rPr>
        <w:fldChar w:fldCharType="begin"/>
      </w:r>
      <w:r w:rsidR="0043065E">
        <w:rPr>
          <w:color w:val="auto"/>
        </w:rPr>
        <w:instrText xml:space="preserve"> ADDIN ZOTERO_ITEM CSL_CITATION {"citationID":"1njf7tod87","properties":{"formattedCitation":"[4,5]","plainCitation":"[4,5]"},"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4,5]</w:t>
      </w:r>
      <w:r w:rsidR="00C340B9" w:rsidRPr="008C2C15">
        <w:rPr>
          <w:color w:val="auto"/>
        </w:rPr>
        <w:fldChar w:fldCharType="end"/>
      </w:r>
      <w:r w:rsidR="008F0DD3" w:rsidRPr="008C2C15">
        <w:rPr>
          <w:color w:val="auto"/>
        </w:rPr>
        <w:t xml:space="preserve">. </w:t>
      </w:r>
    </w:p>
    <w:p w14:paraId="0509D184" w14:textId="77777777" w:rsidR="00B05A6C" w:rsidRPr="008C2C15" w:rsidRDefault="00B05A6C" w:rsidP="006C6960">
      <w:pPr>
        <w:pStyle w:val="NoSpacing"/>
        <w:rPr>
          <w:color w:val="auto"/>
        </w:rPr>
      </w:pPr>
    </w:p>
    <w:p w14:paraId="64B77551" w14:textId="79C6E82F"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340B9" w:rsidRPr="008C2C15">
        <w:rPr>
          <w:color w:val="auto"/>
        </w:rPr>
        <w:fldChar w:fldCharType="begin"/>
      </w:r>
      <w:r w:rsidR="0043065E">
        <w:rPr>
          <w:color w:val="auto"/>
        </w:rPr>
        <w:instrText xml:space="preserve"> ADDIN ZOTERO_ITEM CSL_CITATION {"citationID":"r3nhmutba","properties":{"formattedCitation":"[6]","plainCitation":"[6]"},"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C340B9" w:rsidRPr="008C2C15">
        <w:rPr>
          <w:color w:val="auto"/>
        </w:rPr>
        <w:fldChar w:fldCharType="separate"/>
      </w:r>
      <w:r w:rsidR="0043065E">
        <w:rPr>
          <w:noProof/>
          <w:color w:val="auto"/>
        </w:rPr>
        <w:t>[6]</w:t>
      </w:r>
      <w:r w:rsidR="00C340B9"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340B9" w:rsidRPr="008C2C15">
        <w:rPr>
          <w:color w:val="auto"/>
        </w:rPr>
        <w:fldChar w:fldCharType="begin"/>
      </w:r>
      <w:r w:rsidR="0043065E">
        <w:rPr>
          <w:color w:val="auto"/>
        </w:rPr>
        <w:instrText xml:space="preserve"> ADDIN ZOTERO_ITEM CSL_CITATION {"citationID":"1drvmeiclr","properties":{"formattedCitation":"[7]","plainCitation":"[7]"},"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340B9" w:rsidRPr="008C2C15">
        <w:rPr>
          <w:color w:val="auto"/>
        </w:rPr>
        <w:fldChar w:fldCharType="separate"/>
      </w:r>
      <w:r w:rsidR="0043065E">
        <w:rPr>
          <w:noProof/>
          <w:color w:val="auto"/>
        </w:rPr>
        <w:t>[7]</w:t>
      </w:r>
      <w:r w:rsidR="00C340B9"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an ec</w:t>
      </w:r>
      <w:r w:rsidR="00B05A6C" w:rsidRPr="008C2C15">
        <w:rPr>
          <w:color w:val="auto"/>
        </w:rPr>
        <w:t>o</w:t>
      </w:r>
      <w:r w:rsidR="00B05A6C" w:rsidRPr="008C2C15">
        <w:rPr>
          <w:color w:val="auto"/>
        </w:rPr>
        <w:t xml:space="preserve">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and nutr</w:t>
      </w:r>
      <w:r w:rsidR="009D7802" w:rsidRPr="008C2C15">
        <w:rPr>
          <w:color w:val="auto"/>
        </w:rPr>
        <w:t>i</w:t>
      </w:r>
      <w:r w:rsidR="009D7802" w:rsidRPr="008C2C15">
        <w:rPr>
          <w:color w:val="auto"/>
        </w:rPr>
        <w:t xml:space="preserve">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dfh77dan2","properties":{"formattedCitation":"{\\rtf [8\\uc0\\u8211{}10]}","plainCitation":"[8–10]"},"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340B9" w:rsidRPr="008C2C15">
        <w:rPr>
          <w:color w:val="auto"/>
        </w:rPr>
        <w:fldChar w:fldCharType="separate"/>
      </w:r>
      <w:r w:rsidR="0043065E" w:rsidRPr="0043065E">
        <w:rPr>
          <w:color w:val="auto"/>
        </w:rPr>
        <w:t>[8–10]</w:t>
      </w:r>
      <w:r w:rsidR="00C340B9"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n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6D1C7F63" w14:textId="77777777" w:rsidR="004D614E" w:rsidRDefault="004D614E" w:rsidP="00B05A6C">
      <w:pPr>
        <w:pStyle w:val="NoSpacing"/>
        <w:rPr>
          <w:color w:val="auto"/>
        </w:rPr>
      </w:pPr>
    </w:p>
    <w:p w14:paraId="794FE66F" w14:textId="77777777"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l</w:t>
      </w:r>
      <w:r w:rsidR="004D614E">
        <w:rPr>
          <w:color w:val="auto"/>
        </w:rPr>
        <w:t>o</w:t>
      </w:r>
      <w:r w:rsidR="004D614E">
        <w:rPr>
          <w:color w:val="auto"/>
        </w:rPr>
        <w:t>gy is regulated in the face of a natural environment that may undergo frequent changes.</w:t>
      </w:r>
    </w:p>
    <w:p w14:paraId="094818B4" w14:textId="77777777" w:rsidR="00780CC7" w:rsidRPr="008C2C15" w:rsidRDefault="00780CC7" w:rsidP="006C6960">
      <w:pPr>
        <w:pStyle w:val="NoSpacing"/>
        <w:rPr>
          <w:color w:val="auto"/>
        </w:rPr>
      </w:pPr>
    </w:p>
    <w:p w14:paraId="2DE865EB" w14:textId="77777777"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14:paraId="479AA882" w14:textId="77777777" w:rsidR="005A50CF" w:rsidRDefault="005A50CF" w:rsidP="005A50CF">
      <w:pPr>
        <w:pStyle w:val="Heading1"/>
      </w:pPr>
      <w:r>
        <w:t>Results</w:t>
      </w:r>
    </w:p>
    <w:p w14:paraId="133F6FA7"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03AB06C7" w14:textId="3F5996BB"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00404DC7">
        <w:rPr>
          <w:color w:val="auto"/>
        </w:rPr>
        <w:t>metabolic flux ratios</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i</w:t>
      </w:r>
      <w:r w:rsidR="00404DC7">
        <w:rPr>
          <w:color w:val="auto"/>
        </w:rPr>
        <w:t>mental time course (Figure 1A</w:t>
      </w:r>
      <w:r w:rsidRPr="008C2C15">
        <w:rPr>
          <w:color w:val="auto"/>
        </w:rPr>
        <w:t xml:space="preserve">). </w:t>
      </w:r>
      <w:r w:rsidR="00C82BD0" w:rsidRPr="008C2C15">
        <w:rPr>
          <w:color w:val="auto"/>
        </w:rPr>
        <w:t xml:space="preserve">Each biological replicate was performed on separate days. </w:t>
      </w:r>
      <w:r w:rsidRPr="008C2C15">
        <w:rPr>
          <w:color w:val="auto"/>
        </w:rPr>
        <w:t>In a pilot e</w:t>
      </w:r>
      <w:r w:rsidRPr="008C2C15">
        <w:rPr>
          <w:color w:val="auto"/>
        </w:rPr>
        <w:t>x</w:t>
      </w:r>
      <w:r w:rsidRPr="008C2C15">
        <w:rPr>
          <w:color w:val="auto"/>
        </w:rPr>
        <w:t xml:space="preserve">periment a growth curve was </w:t>
      </w:r>
      <w:r w:rsidR="001269D0" w:rsidRPr="008C2C15">
        <w:rPr>
          <w:color w:val="auto"/>
        </w:rPr>
        <w:t>measured</w:t>
      </w:r>
      <w:r w:rsidRPr="008C2C15">
        <w:rPr>
          <w:color w:val="auto"/>
        </w:rPr>
        <w:t xml:space="preserve"> to determine informative tim</w:t>
      </w:r>
      <w:r w:rsidR="00404DC7">
        <w:rPr>
          <w:color w:val="auto"/>
        </w:rPr>
        <w:t>e points for analysis (Figure 1B</w:t>
      </w:r>
      <w:r w:rsidRPr="008C2C15">
        <w:rPr>
          <w:color w:val="auto"/>
        </w:rPr>
        <w:t xml:space="preserve">).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r w:rsidRPr="008C2C15">
        <w:rPr>
          <w:color w:val="auto"/>
        </w:rPr>
        <w:t>seq,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r w:rsidR="002248F9" w:rsidRPr="008C2C15">
        <w:rPr>
          <w:color w:val="auto"/>
          <w:vertAlign w:val="superscript"/>
        </w:rPr>
        <w:t>13</w:t>
      </w:r>
      <w:r w:rsidR="002248F9" w:rsidRPr="008C2C15">
        <w:rPr>
          <w:color w:val="auto"/>
        </w:rPr>
        <w:t>C</w:t>
      </w:r>
      <w:r w:rsidRPr="008C2C15">
        <w:rPr>
          <w:color w:val="auto"/>
        </w:rPr>
        <w:t xml:space="preserve"> labe</w:t>
      </w:r>
      <w:r w:rsidR="00404DC7">
        <w:rPr>
          <w:color w:val="auto"/>
        </w:rPr>
        <w:t>led glucose and GC-MS (Figure 1C</w:t>
      </w:r>
      <w:r w:rsidRPr="008C2C15">
        <w:rPr>
          <w:color w:val="auto"/>
        </w:rPr>
        <w:t xml:space="preserve">).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w:t>
      </w:r>
      <w:r w:rsidR="00BC4A16">
        <w:rPr>
          <w:color w:val="auto"/>
        </w:rPr>
        <w:t>enter stationary phase</w:t>
      </w:r>
      <w:r w:rsidR="00545772" w:rsidRPr="008C2C15">
        <w:rPr>
          <w:color w:val="auto"/>
        </w:rPr>
        <w:t>(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w:t>
      </w:r>
      <w:r w:rsidR="00375084">
        <w:rPr>
          <w:color w:val="auto"/>
        </w:rPr>
        <w:t xml:space="preserve">after </w:t>
      </w:r>
      <w:r w:rsidR="00BC4A16">
        <w:rPr>
          <w:color w:val="auto"/>
        </w:rPr>
        <w:t>entry to stationary phase</w:t>
      </w:r>
      <w:r w:rsidR="00375084">
        <w:rPr>
          <w:color w:val="auto"/>
        </w:rPr>
        <w:t xml:space="preserv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w:t>
      </w:r>
      <w:r w:rsidR="009455A4" w:rsidRPr="008C2C15">
        <w:rPr>
          <w:color w:val="auto"/>
        </w:rPr>
        <w:t>l</w:t>
      </w:r>
      <w:r w:rsidR="009455A4" w:rsidRPr="008C2C15">
        <w:rPr>
          <w:color w:val="auto"/>
        </w:rPr>
        <w:t>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14:paraId="532FC11B" w14:textId="77777777" w:rsidR="005A50CF" w:rsidRPr="008C2C15" w:rsidRDefault="005A50CF" w:rsidP="00A3644C">
      <w:pPr>
        <w:pStyle w:val="NoSpacing"/>
        <w:rPr>
          <w:color w:val="auto"/>
        </w:rPr>
      </w:pPr>
    </w:p>
    <w:p w14:paraId="6A100737" w14:textId="2A690D3B" w:rsidR="009B1B83" w:rsidRPr="009B1B83" w:rsidRDefault="00121D82" w:rsidP="009B1B83">
      <w:pPr>
        <w:pStyle w:val="Quotations"/>
        <w:widowControl/>
        <w:ind w:left="0" w:right="0"/>
        <w:rPr>
          <w:rFonts w:asciiTheme="minorHAnsi" w:hAnsiTheme="minorHAnsi"/>
          <w:color w:val="222222"/>
          <w:shd w:val="clear" w:color="auto" w:fill="FFFF99"/>
        </w:rPr>
      </w:pPr>
      <w:r w:rsidRPr="009B1B83">
        <w:rPr>
          <w:rFonts w:asciiTheme="minorHAnsi" w:hAnsiTheme="minorHAnsi"/>
        </w:rPr>
        <w:t xml:space="preserve">We first assessed </w:t>
      </w:r>
      <w:r w:rsidR="002D6CF7" w:rsidRPr="009B1B83">
        <w:rPr>
          <w:rFonts w:asciiTheme="minorHAnsi" w:hAnsiTheme="minorHAnsi"/>
        </w:rPr>
        <w:t>reproducibility</w:t>
      </w:r>
      <w:r w:rsidRPr="009B1B83">
        <w:rPr>
          <w:rFonts w:asciiTheme="minorHAnsi" w:hAnsiTheme="minorHAnsi"/>
        </w:rPr>
        <w:t xml:space="preserve"> of </w:t>
      </w:r>
      <w:r w:rsidR="00995EC5" w:rsidRPr="009B1B83">
        <w:rPr>
          <w:rFonts w:asciiTheme="minorHAnsi" w:hAnsiTheme="minorHAnsi"/>
        </w:rPr>
        <w:t>protein and RNA measurements. For both, we found that measurements from separate b</w:t>
      </w:r>
      <w:r w:rsidR="0084560E" w:rsidRPr="009B1B83">
        <w:rPr>
          <w:rFonts w:asciiTheme="minorHAnsi" w:hAnsiTheme="minorHAnsi"/>
        </w:rPr>
        <w:t xml:space="preserve">iological </w:t>
      </w:r>
      <w:r w:rsidR="002248F9" w:rsidRPr="009B1B83">
        <w:rPr>
          <w:rFonts w:asciiTheme="minorHAnsi" w:hAnsiTheme="minorHAnsi"/>
        </w:rPr>
        <w:t>replicates</w:t>
      </w:r>
      <w:r w:rsidR="0084560E" w:rsidRPr="009B1B83">
        <w:rPr>
          <w:rFonts w:asciiTheme="minorHAnsi" w:hAnsiTheme="minorHAnsi"/>
        </w:rPr>
        <w:t xml:space="preserve"> correlated highly with each other</w:t>
      </w:r>
      <w:r w:rsidRPr="009B1B83">
        <w:rPr>
          <w:rFonts w:asciiTheme="minorHAnsi" w:hAnsiTheme="minorHAnsi"/>
        </w:rPr>
        <w:t>. We saw</w:t>
      </w:r>
      <w:r w:rsidR="0084560E" w:rsidRPr="009B1B83">
        <w:rPr>
          <w:rFonts w:asciiTheme="minorHAnsi" w:hAnsiTheme="minorHAnsi"/>
        </w:rPr>
        <w:t xml:space="preserve"> </w:t>
      </w:r>
      <w:r w:rsidR="00F058F7" w:rsidRPr="009B1B83">
        <w:rPr>
          <w:rFonts w:asciiTheme="minorHAnsi" w:hAnsiTheme="minorHAnsi"/>
        </w:rPr>
        <w:t xml:space="preserve">Spearman </w:t>
      </w:r>
      <w:r w:rsidR="0084560E" w:rsidRPr="009B1B83">
        <w:rPr>
          <w:rFonts w:asciiTheme="minorHAnsi" w:hAnsiTheme="minorHAnsi"/>
        </w:rPr>
        <w:t>correlations of</w:t>
      </w:r>
      <w:r w:rsidR="00334145" w:rsidRPr="009B1B83">
        <w:rPr>
          <w:rFonts w:asciiTheme="minorHAnsi" w:hAnsiTheme="minorHAnsi"/>
        </w:rPr>
        <w:t xml:space="preserve"> 0.92</w:t>
      </w:r>
      <w:r w:rsidR="000D1D07" w:rsidRPr="009B1B83">
        <w:rPr>
          <w:rFonts w:asciiTheme="minorHAnsi" w:hAnsiTheme="minorHAnsi"/>
        </w:rPr>
        <w:t xml:space="preserve">, 0.92, and </w:t>
      </w:r>
      <w:r w:rsidR="0084560E" w:rsidRPr="009B1B83">
        <w:rPr>
          <w:rFonts w:asciiTheme="minorHAnsi" w:hAnsiTheme="minorHAnsi"/>
        </w:rPr>
        <w:t>0.95 between biological repeats of raw proteomics counts and correlations of 0.93</w:t>
      </w:r>
      <w:r w:rsidR="000D1D07" w:rsidRPr="009B1B83">
        <w:rPr>
          <w:rFonts w:asciiTheme="minorHAnsi" w:hAnsiTheme="minorHAnsi"/>
        </w:rPr>
        <w:t>, 0.93, and 0.94</w:t>
      </w:r>
      <w:r w:rsidR="0084560E" w:rsidRPr="009B1B83">
        <w:rPr>
          <w:rFonts w:asciiTheme="minorHAnsi" w:hAnsiTheme="minorHAnsi"/>
        </w:rPr>
        <w:t xml:space="preserve"> for raw </w:t>
      </w:r>
      <w:r w:rsidR="001071EB" w:rsidRPr="009B1B83">
        <w:rPr>
          <w:rFonts w:asciiTheme="minorHAnsi" w:hAnsiTheme="minorHAnsi"/>
        </w:rPr>
        <w:t>RNA-seq</w:t>
      </w:r>
      <w:r w:rsidR="0084560E" w:rsidRPr="009B1B83">
        <w:rPr>
          <w:rFonts w:asciiTheme="minorHAnsi" w:hAnsiTheme="minorHAnsi"/>
        </w:rPr>
        <w:t xml:space="preserve"> counts between </w:t>
      </w:r>
      <w:r w:rsidR="00330DA0" w:rsidRPr="009B1B83">
        <w:rPr>
          <w:rFonts w:asciiTheme="minorHAnsi" w:hAnsiTheme="minorHAnsi"/>
        </w:rPr>
        <w:t xml:space="preserve">the 3 h </w:t>
      </w:r>
      <w:r w:rsidR="0084560E" w:rsidRPr="009B1B83">
        <w:rPr>
          <w:rFonts w:asciiTheme="minorHAnsi" w:hAnsiTheme="minorHAnsi"/>
        </w:rPr>
        <w:t xml:space="preserve">biological </w:t>
      </w:r>
      <w:r w:rsidR="002248F9" w:rsidRPr="009B1B83">
        <w:rPr>
          <w:rFonts w:asciiTheme="minorHAnsi" w:hAnsiTheme="minorHAnsi"/>
        </w:rPr>
        <w:t>replicates</w:t>
      </w:r>
      <w:r w:rsidR="0084560E" w:rsidRPr="009B1B83">
        <w:rPr>
          <w:rFonts w:asciiTheme="minorHAnsi" w:hAnsiTheme="minorHAnsi"/>
        </w:rPr>
        <w:t xml:space="preserve"> (</w:t>
      </w:r>
      <w:r w:rsidR="00F0578F" w:rsidRPr="009B1B83">
        <w:rPr>
          <w:rFonts w:asciiTheme="minorHAnsi" w:hAnsiTheme="minorHAnsi"/>
        </w:rPr>
        <w:t>Figure S</w:t>
      </w:r>
      <w:r w:rsidR="005D77B0" w:rsidRPr="009B1B83">
        <w:rPr>
          <w:rFonts w:asciiTheme="minorHAnsi" w:hAnsiTheme="minorHAnsi"/>
        </w:rPr>
        <w:t>1)</w:t>
      </w:r>
      <w:r w:rsidR="0084560E" w:rsidRPr="009B1B83">
        <w:rPr>
          <w:rFonts w:asciiTheme="minorHAnsi" w:hAnsiTheme="minorHAnsi"/>
        </w:rPr>
        <w:t xml:space="preserve">. </w:t>
      </w:r>
      <w:r w:rsidR="009B1B83" w:rsidRPr="005601E9">
        <w:rPr>
          <w:rFonts w:asciiTheme="minorHAnsi" w:hAnsiTheme="minorHAnsi"/>
        </w:rPr>
        <w:t xml:space="preserve">Furthermore, </w:t>
      </w:r>
      <w:r w:rsidR="003E5CCB" w:rsidRPr="005601E9">
        <w:rPr>
          <w:rFonts w:asciiTheme="minorHAnsi" w:hAnsiTheme="minorHAnsi"/>
        </w:rPr>
        <w:t xml:space="preserve">we also </w:t>
      </w:r>
      <w:r w:rsidR="009B1B83" w:rsidRPr="005601E9">
        <w:rPr>
          <w:rFonts w:asciiTheme="minorHAnsi" w:hAnsiTheme="minorHAnsi"/>
          <w:color w:val="222222"/>
        </w:rPr>
        <w:t>compare</w:t>
      </w:r>
      <w:r w:rsidR="003E5CCB" w:rsidRPr="005601E9">
        <w:rPr>
          <w:rFonts w:asciiTheme="minorHAnsi" w:hAnsiTheme="minorHAnsi"/>
          <w:color w:val="222222"/>
        </w:rPr>
        <w:t>d the overlap in protein ID</w:t>
      </w:r>
      <w:r w:rsidR="009B1B83" w:rsidRPr="005601E9">
        <w:rPr>
          <w:rFonts w:asciiTheme="minorHAnsi" w:hAnsiTheme="minorHAnsi"/>
          <w:color w:val="222222"/>
        </w:rPr>
        <w:t>s between the first three time points (3,</w:t>
      </w:r>
      <w:r w:rsidR="003E5CCB" w:rsidRPr="005601E9">
        <w:rPr>
          <w:rFonts w:asciiTheme="minorHAnsi" w:hAnsiTheme="minorHAnsi"/>
          <w:color w:val="222222"/>
        </w:rPr>
        <w:t xml:space="preserve"> 4, and 5 hrs), when the cells we</w:t>
      </w:r>
      <w:r w:rsidR="009B1B83" w:rsidRPr="005601E9">
        <w:rPr>
          <w:rFonts w:asciiTheme="minorHAnsi" w:hAnsiTheme="minorHAnsi"/>
          <w:color w:val="222222"/>
        </w:rPr>
        <w:t>re exponentially dividing and the protein concentration</w:t>
      </w:r>
      <w:r w:rsidR="003E5CCB" w:rsidRPr="005601E9">
        <w:rPr>
          <w:rFonts w:asciiTheme="minorHAnsi" w:hAnsiTheme="minorHAnsi"/>
          <w:color w:val="222222"/>
        </w:rPr>
        <w:t>s were</w:t>
      </w:r>
      <w:r w:rsidR="009B1B83" w:rsidRPr="005601E9">
        <w:rPr>
          <w:rFonts w:asciiTheme="minorHAnsi" w:hAnsiTheme="minorHAnsi"/>
          <w:color w:val="222222"/>
        </w:rPr>
        <w:t xml:space="preserve"> more-or-less at steady state, </w:t>
      </w:r>
      <w:r w:rsidR="003E5CCB" w:rsidRPr="005601E9">
        <w:rPr>
          <w:rFonts w:asciiTheme="minorHAnsi" w:hAnsiTheme="minorHAnsi"/>
          <w:color w:val="222222"/>
        </w:rPr>
        <w:t>and we fou</w:t>
      </w:r>
      <w:r w:rsidR="009B1B83" w:rsidRPr="005601E9">
        <w:rPr>
          <w:rFonts w:asciiTheme="minorHAnsi" w:hAnsiTheme="minorHAnsi"/>
          <w:color w:val="222222"/>
        </w:rPr>
        <w:t>nd a high overlap</w:t>
      </w:r>
      <w:r w:rsidR="003E5CCB" w:rsidRPr="005601E9">
        <w:rPr>
          <w:rFonts w:asciiTheme="minorHAnsi" w:hAnsiTheme="minorHAnsi"/>
          <w:color w:val="222222"/>
        </w:rPr>
        <w:t xml:space="preserve"> among these time points</w:t>
      </w:r>
      <w:r w:rsidR="009B1B83" w:rsidRPr="005601E9">
        <w:rPr>
          <w:rFonts w:asciiTheme="minorHAnsi" w:hAnsiTheme="minorHAnsi"/>
          <w:color w:val="222222"/>
        </w:rPr>
        <w:t>. Each single time point yield</w:t>
      </w:r>
      <w:r w:rsidR="003E5CCB" w:rsidRPr="005601E9">
        <w:rPr>
          <w:rFonts w:asciiTheme="minorHAnsi" w:hAnsiTheme="minorHAnsi"/>
          <w:color w:val="222222"/>
        </w:rPr>
        <w:t>ed just over 2600 protein IDs, any pair yielded</w:t>
      </w:r>
      <w:r w:rsidR="009B1B83" w:rsidRPr="005601E9">
        <w:rPr>
          <w:rFonts w:asciiTheme="minorHAnsi" w:hAnsiTheme="minorHAnsi"/>
          <w:color w:val="222222"/>
        </w:rPr>
        <w:t xml:space="preserve"> </w:t>
      </w:r>
      <w:r w:rsidR="003E5CCB" w:rsidRPr="005601E9">
        <w:rPr>
          <w:rFonts w:asciiTheme="minorHAnsi" w:hAnsiTheme="minorHAnsi"/>
          <w:color w:val="222222"/>
        </w:rPr>
        <w:t>just over 2300 common protein ID</w:t>
      </w:r>
      <w:r w:rsidR="009B1B83" w:rsidRPr="005601E9">
        <w:rPr>
          <w:rFonts w:asciiTheme="minorHAnsi" w:hAnsiTheme="minorHAnsi"/>
          <w:color w:val="222222"/>
        </w:rPr>
        <w:t>s, and all three time points yield over 2100 ove</w:t>
      </w:r>
      <w:r w:rsidR="008D1D4E" w:rsidRPr="005601E9">
        <w:rPr>
          <w:rFonts w:asciiTheme="minorHAnsi" w:hAnsiTheme="minorHAnsi"/>
          <w:color w:val="222222"/>
        </w:rPr>
        <w:t xml:space="preserve">rlapping protein </w:t>
      </w:r>
      <w:r w:rsidR="003E5CCB" w:rsidRPr="005601E9">
        <w:rPr>
          <w:rFonts w:asciiTheme="minorHAnsi" w:hAnsiTheme="minorHAnsi"/>
          <w:color w:val="222222"/>
        </w:rPr>
        <w:t>IDs</w:t>
      </w:r>
      <w:r w:rsidR="008D1D4E" w:rsidRPr="005601E9">
        <w:rPr>
          <w:rFonts w:asciiTheme="minorHAnsi" w:hAnsiTheme="minorHAnsi"/>
          <w:color w:val="222222"/>
        </w:rPr>
        <w:t xml:space="preserve"> (Figure S2</w:t>
      </w:r>
      <w:r w:rsidR="009B1B83" w:rsidRPr="005601E9">
        <w:rPr>
          <w:rFonts w:asciiTheme="minorHAnsi" w:hAnsiTheme="minorHAnsi"/>
          <w:color w:val="222222"/>
        </w:rPr>
        <w:t xml:space="preserve">). </w:t>
      </w:r>
      <w:r w:rsidR="00330DA0" w:rsidRPr="005601E9">
        <w:rPr>
          <w:rFonts w:asciiTheme="minorHAnsi" w:hAnsiTheme="minorHAnsi"/>
        </w:rPr>
        <w:t>Thus, our measure</w:t>
      </w:r>
      <w:r w:rsidR="009B1B83" w:rsidRPr="005601E9">
        <w:rPr>
          <w:rFonts w:asciiTheme="minorHAnsi" w:hAnsiTheme="minorHAnsi"/>
        </w:rPr>
        <w:t>ments were highly reproducible.</w:t>
      </w:r>
      <w:r w:rsidR="009B1B83" w:rsidRPr="009B1B83">
        <w:rPr>
          <w:rFonts w:asciiTheme="minorHAnsi" w:hAnsiTheme="minorHAnsi"/>
        </w:rPr>
        <w:t xml:space="preserve"> </w:t>
      </w:r>
    </w:p>
    <w:p w14:paraId="03F1C417" w14:textId="77777777" w:rsidR="00065F8B" w:rsidRPr="008C2C15" w:rsidRDefault="00065F8B" w:rsidP="00A228D1">
      <w:pPr>
        <w:pStyle w:val="NoSpacing"/>
        <w:tabs>
          <w:tab w:val="left" w:pos="4680"/>
        </w:tabs>
        <w:rPr>
          <w:color w:val="auto"/>
        </w:rPr>
      </w:pPr>
    </w:p>
    <w:p w14:paraId="6CFC6A8A" w14:textId="7D10860E"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 xml:space="preserve">'multi-omic'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n734eia16","properties":{"formattedCitation":"[11]","plainCitation":"[11]"},"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340B9" w:rsidRPr="008C2C15">
        <w:rPr>
          <w:color w:val="auto"/>
        </w:rPr>
        <w:fldChar w:fldCharType="separate"/>
      </w:r>
      <w:r w:rsidR="0043065E">
        <w:rPr>
          <w:rFonts w:eastAsia="Times New Roman" w:cs="Times New Roman"/>
          <w:color w:val="auto"/>
        </w:rPr>
        <w:t>[11]</w:t>
      </w:r>
      <w:r w:rsidR="00C340B9"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o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116 mRNAs, 85 tRNAs</w:t>
      </w:r>
      <w:r w:rsidR="00943CB7" w:rsidRPr="008C2C15">
        <w:rPr>
          <w:color w:val="auto"/>
        </w:rPr>
        <w:t>, and 89 other noncoding RNAs (ncRNAs),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DE0BFE">
        <w:rPr>
          <w:color w:val="auto"/>
        </w:rPr>
        <w:t xml:space="preserve"> </w:t>
      </w:r>
      <w:r w:rsidR="00DE0BFE">
        <w:rPr>
          <w:color w:val="auto"/>
        </w:rPr>
        <w:fldChar w:fldCharType="begin"/>
      </w:r>
      <w:r w:rsidR="00DE0BFE">
        <w:rPr>
          <w:color w:val="auto"/>
        </w:rPr>
        <w:instrText xml:space="preserve"> ADDIN ZOTERO_ITEM CSL_CITATION {"citationID":"21fji0qhmc","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sidR="00DE0BFE">
        <w:rPr>
          <w:color w:val="auto"/>
        </w:rPr>
        <w:fldChar w:fldCharType="separate"/>
      </w:r>
      <w:r w:rsidR="00DE0BFE">
        <w:rPr>
          <w:noProof/>
          <w:color w:val="auto"/>
        </w:rPr>
        <w:t>[11]</w:t>
      </w:r>
      <w:r w:rsidR="00DE0BFE">
        <w:rPr>
          <w:color w:val="auto"/>
        </w:rPr>
        <w:fldChar w:fldCharType="end"/>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340B9" w:rsidRPr="008C2C15">
        <w:rPr>
          <w:color w:val="auto"/>
        </w:rPr>
        <w:fldChar w:fldCharType="begin"/>
      </w:r>
      <w:r w:rsidR="0043065E">
        <w:rPr>
          <w:color w:val="auto"/>
        </w:rPr>
        <w:instrText xml:space="preserve"> ADDIN ZOTERO_ITEM CSL_CITATION {"citationID":"3p4qdv1on","properties":{"formattedCitation":"[12]","plainCitation":"[12]"},"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340B9" w:rsidRPr="008C2C15">
        <w:rPr>
          <w:color w:val="auto"/>
        </w:rPr>
        <w:fldChar w:fldCharType="separate"/>
      </w:r>
      <w:r w:rsidR="0043065E">
        <w:rPr>
          <w:rFonts w:eastAsia="Times New Roman" w:cs="Times New Roman"/>
          <w:color w:val="auto"/>
        </w:rPr>
        <w:t>[12]</w:t>
      </w:r>
      <w:r w:rsidR="00C340B9"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 xml:space="preserve">lthough these data sets were published sep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pll0510tt","properties":{"formattedCitation":"[13,14]","plainCitation":"[13,14]"},"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13,14]</w:t>
      </w:r>
      <w:r w:rsidR="00C340B9"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bservations than the </w:t>
      </w:r>
      <w:r w:rsidR="00472EAA" w:rsidRPr="008C2C15">
        <w:rPr>
          <w:color w:val="auto"/>
        </w:rPr>
        <w:t>most comprehensive other</w:t>
      </w:r>
      <w:r w:rsidR="0084560E" w:rsidRPr="008C2C15">
        <w:rPr>
          <w:color w:val="auto"/>
        </w:rPr>
        <w:t xml:space="preserve"> study, as many mRNAs as other studies, and additional data on tRNAs and </w:t>
      </w:r>
      <w:r w:rsidR="00943CB7" w:rsidRPr="008C2C15">
        <w:rPr>
          <w:color w:val="auto"/>
        </w:rPr>
        <w:t>nc</w:t>
      </w:r>
      <w:r w:rsidR="0084560E" w:rsidRPr="008C2C15">
        <w:rPr>
          <w:color w:val="auto"/>
        </w:rPr>
        <w:t>RNAs.</w:t>
      </w:r>
    </w:p>
    <w:p w14:paraId="2A901536" w14:textId="77777777" w:rsidR="00091659" w:rsidRPr="008C2C15" w:rsidRDefault="00091659" w:rsidP="00121D82">
      <w:pPr>
        <w:pStyle w:val="NoSpacing"/>
        <w:rPr>
          <w:color w:val="auto"/>
        </w:rPr>
      </w:pPr>
    </w:p>
    <w:p w14:paraId="748A93CD" w14:textId="69BE37EE" w:rsidR="009B1B83"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Soares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340B9" w:rsidRPr="008C2C15">
        <w:rPr>
          <w:color w:val="auto"/>
        </w:rPr>
        <w:fldChar w:fldCharType="begin"/>
      </w:r>
      <w:r w:rsidR="0043065E">
        <w:rPr>
          <w:color w:val="auto"/>
        </w:rPr>
        <w:instrText xml:space="preserve"> ADDIN ZOTERO_ITEM CSL_CITATION {"citationID":"1lt527i0hj","properties":{"formattedCitation":"[4]","plainCitation":"[4]"},"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340B9" w:rsidRPr="008C2C15">
        <w:rPr>
          <w:color w:val="auto"/>
        </w:rPr>
        <w:fldChar w:fldCharType="separate"/>
      </w:r>
      <w:r w:rsidR="0043065E">
        <w:rPr>
          <w:rFonts w:eastAsia="Times New Roman" w:cs="Times New Roman"/>
          <w:color w:val="auto"/>
        </w:rPr>
        <w:t>[4]</w:t>
      </w:r>
      <w:r w:rsidR="00C340B9" w:rsidRPr="008C2C15">
        <w:rPr>
          <w:color w:val="auto"/>
        </w:rPr>
        <w:fldChar w:fldCharType="end"/>
      </w:r>
      <w:r w:rsidRPr="008C2C15">
        <w:rPr>
          <w:color w:val="auto"/>
        </w:rPr>
        <w:t xml:space="preserve">. We measured 2,658 proteins in at least 1 of 3 biological repeats with around 2,200 protein IDs per sample </w:t>
      </w:r>
      <w:r w:rsidR="00140E5E" w:rsidRPr="008C2C15">
        <w:rPr>
          <w:color w:val="auto"/>
        </w:rPr>
        <w:t>using the same FDR cu</w:t>
      </w:r>
      <w:r w:rsidR="00140E5E" w:rsidRPr="008C2C15">
        <w:rPr>
          <w:color w:val="auto"/>
        </w:rPr>
        <w:t>t</w:t>
      </w:r>
      <w:r w:rsidR="00140E5E" w:rsidRPr="008C2C15">
        <w:rPr>
          <w:color w:val="auto"/>
        </w:rPr>
        <w: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w:t>
      </w:r>
      <w:r w:rsidRPr="008C2C15">
        <w:rPr>
          <w:color w:val="auto"/>
        </w:rPr>
        <w:t>b</w:t>
      </w:r>
      <w:r w:rsidRPr="008C2C15">
        <w:rPr>
          <w:color w:val="auto"/>
        </w:rPr>
        <w:t>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340B9" w:rsidRPr="008C2C15">
        <w:rPr>
          <w:color w:val="auto"/>
        </w:rPr>
        <w:fldChar w:fldCharType="begin"/>
      </w:r>
      <w:r w:rsidR="0043065E">
        <w:rPr>
          <w:color w:val="auto"/>
        </w:rPr>
        <w:instrText xml:space="preserve"> ADDIN ZOTERO_ITEM CSL_CITATION {"citationID":"19fudrotod","properties":{"formattedCitation":"[5]","plainCitation":"[5]"},"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5]</w:t>
      </w:r>
      <w:r w:rsidR="00C340B9" w:rsidRPr="008C2C15">
        <w:rPr>
          <w:color w:val="auto"/>
        </w:rPr>
        <w:fldChar w:fldCharType="end"/>
      </w:r>
      <w:r w:rsidR="00847971" w:rsidRPr="008C2C15">
        <w:rPr>
          <w:color w:val="auto"/>
        </w:rPr>
        <w:t>.</w:t>
      </w:r>
      <w:r w:rsidRPr="008C2C15">
        <w:rPr>
          <w:color w:val="auto"/>
        </w:rPr>
        <w:t xml:space="preserve"> Additionally, u</w:t>
      </w:r>
      <w:r w:rsidRPr="008C2C15">
        <w:rPr>
          <w:color w:val="auto"/>
        </w:rPr>
        <w:t>s</w:t>
      </w:r>
      <w:r w:rsidRPr="008C2C15">
        <w:rPr>
          <w:color w:val="auto"/>
        </w:rPr>
        <w:t>ing RNA</w:t>
      </w:r>
      <w:r w:rsidR="002D6C70" w:rsidRPr="008C2C15">
        <w:rPr>
          <w:color w:val="auto"/>
        </w:rPr>
        <w:t>-</w:t>
      </w:r>
      <w:r w:rsidRPr="008C2C15">
        <w:rPr>
          <w:color w:val="auto"/>
        </w:rPr>
        <w:t xml:space="preserve">seq, we </w:t>
      </w:r>
      <w:r w:rsidR="00091659" w:rsidRPr="008C2C15">
        <w:rPr>
          <w:color w:val="auto"/>
        </w:rPr>
        <w:t>recovered</w:t>
      </w:r>
      <w:r w:rsidRPr="008C2C15">
        <w:rPr>
          <w:color w:val="auto"/>
        </w:rPr>
        <w:t xml:space="preserve"> as many mRNAs as microarray approaches </w:t>
      </w:r>
      <w:r w:rsidR="00091659" w:rsidRPr="008C2C15">
        <w:rPr>
          <w:color w:val="auto"/>
        </w:rPr>
        <w:t xml:space="preserve">do, </w:t>
      </w:r>
      <w:r w:rsidRPr="008C2C15">
        <w:rPr>
          <w:color w:val="auto"/>
        </w:rPr>
        <w:t xml:space="preserve">with the added benefit of measuring 89 </w:t>
      </w:r>
      <w:r w:rsidR="007D6713" w:rsidRPr="008C2C15">
        <w:rPr>
          <w:color w:val="auto"/>
        </w:rPr>
        <w:t>nc</w:t>
      </w:r>
      <w:r w:rsidRPr="008C2C15">
        <w:rPr>
          <w:color w:val="auto"/>
        </w:rPr>
        <w:t xml:space="preserve">RNAs and 85 tRNAs </w:t>
      </w:r>
      <w:r w:rsidR="00FC2496" w:rsidRPr="008C2C15">
        <w:rPr>
          <w:color w:val="auto"/>
        </w:rPr>
        <w:t>from the same sample</w:t>
      </w:r>
      <w:r w:rsidRPr="008C2C15">
        <w:rPr>
          <w:color w:val="auto"/>
        </w:rPr>
        <w:t>. As a point of refe</w:t>
      </w:r>
      <w:r w:rsidRPr="008C2C15">
        <w:rPr>
          <w:color w:val="auto"/>
        </w:rPr>
        <w:t>r</w:t>
      </w:r>
      <w:r w:rsidRPr="008C2C15">
        <w:rPr>
          <w:color w:val="auto"/>
        </w:rPr>
        <w:t>ence</w:t>
      </w:r>
      <w:r w:rsidR="00140E5E" w:rsidRPr="008C2C15">
        <w:rPr>
          <w:color w:val="auto"/>
        </w:rPr>
        <w:t>,</w:t>
      </w:r>
      <w:r w:rsidRPr="008C2C15">
        <w:rPr>
          <w:color w:val="auto"/>
        </w:rPr>
        <w:t xml:space="preserve"> previous RNA</w:t>
      </w:r>
      <w:r w:rsidR="002D6C70" w:rsidRPr="008C2C15">
        <w:rPr>
          <w:color w:val="auto"/>
        </w:rPr>
        <w:t>-</w:t>
      </w:r>
      <w:r w:rsidRPr="008C2C15">
        <w:rPr>
          <w:color w:val="auto"/>
        </w:rPr>
        <w:t xml:space="preserve">seq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r w:rsidR="007D6713" w:rsidRPr="008C2C15">
        <w:rPr>
          <w:color w:val="auto"/>
        </w:rPr>
        <w:t>nc</w:t>
      </w:r>
      <w:r w:rsidRPr="008C2C15">
        <w:rPr>
          <w:color w:val="auto"/>
        </w:rPr>
        <w:t>RNAs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340B9" w:rsidRPr="008C2C15">
        <w:rPr>
          <w:color w:val="auto"/>
        </w:rPr>
        <w:fldChar w:fldCharType="begin"/>
      </w:r>
      <w:r w:rsidR="0043065E">
        <w:rPr>
          <w:color w:val="auto"/>
        </w:rPr>
        <w:instrText xml:space="preserve"> ADDIN ZOTERO_ITEM CSL_CITATION {"citationID":"k2bv2cccv","properties":{"formattedCitation":"[15]","plainCitation":"[15]"},"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340B9" w:rsidRPr="008C2C15">
        <w:rPr>
          <w:color w:val="auto"/>
        </w:rPr>
        <w:fldChar w:fldCharType="separate"/>
      </w:r>
      <w:r w:rsidR="0043065E">
        <w:rPr>
          <w:rFonts w:eastAsia="Times New Roman" w:cs="Times New Roman"/>
          <w:color w:val="auto"/>
        </w:rPr>
        <w:t>[15]</w:t>
      </w:r>
      <w:r w:rsidR="00C340B9"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tperforming recent comparative studies.  As an added benefit of our study</w:t>
      </w:r>
      <w:r w:rsidR="00B346F6" w:rsidRPr="008C2C15">
        <w:rPr>
          <w:color w:val="auto"/>
        </w:rPr>
        <w:t>,</w:t>
      </w:r>
      <w:r w:rsidRPr="008C2C15">
        <w:rPr>
          <w:color w:val="auto"/>
        </w:rPr>
        <w:t xml:space="preserve"> we also simulta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w:t>
      </w:r>
      <w:r w:rsidR="002D6C70" w:rsidRPr="008C2C15">
        <w:rPr>
          <w:color w:val="auto"/>
        </w:rPr>
        <w:t>m</w:t>
      </w:r>
      <w:r w:rsidR="002D6C70" w:rsidRPr="008C2C15">
        <w:rPr>
          <w:color w:val="auto"/>
        </w:rPr>
        <w:t>position in cell membranes</w:t>
      </w:r>
      <w:r w:rsidRPr="008C2C15">
        <w:rPr>
          <w:color w:val="auto"/>
        </w:rPr>
        <w:t xml:space="preserve"> and </w:t>
      </w:r>
      <w:r w:rsidR="002D6C70" w:rsidRPr="008C2C15">
        <w:rPr>
          <w:color w:val="auto"/>
        </w:rPr>
        <w:t xml:space="preserve">meas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035521DA" w14:textId="77777777" w:rsidR="009B1B83" w:rsidRDefault="009B1B83" w:rsidP="00121D82">
      <w:pPr>
        <w:pStyle w:val="NoSpacing"/>
        <w:rPr>
          <w:color w:val="auto"/>
        </w:rPr>
      </w:pPr>
    </w:p>
    <w:p w14:paraId="74005DC4" w14:textId="77777777" w:rsidR="0084560E" w:rsidRPr="008C2C15" w:rsidRDefault="0084560E" w:rsidP="00121D82">
      <w:pPr>
        <w:pStyle w:val="NoSpacing"/>
        <w:rPr>
          <w:color w:val="auto"/>
        </w:rPr>
      </w:pPr>
    </w:p>
    <w:p w14:paraId="4D1A2389" w14:textId="77777777" w:rsidR="00EE3948" w:rsidRPr="008C2C15" w:rsidRDefault="00EE3948" w:rsidP="00A3644C">
      <w:pPr>
        <w:pStyle w:val="NoSpacing"/>
        <w:rPr>
          <w:color w:val="auto"/>
        </w:rPr>
      </w:pPr>
    </w:p>
    <w:p w14:paraId="7ED22EEF" w14:textId="77777777" w:rsidR="005A50CF" w:rsidRDefault="00582620" w:rsidP="005A50CF">
      <w:pPr>
        <w:pStyle w:val="Heading2"/>
      </w:pPr>
      <w:r>
        <w:t>Measured mRN</w:t>
      </w:r>
      <w:r w:rsidR="002C0133">
        <w:t>As are regulated in a comparatively</w:t>
      </w:r>
      <w:r>
        <w:t xml:space="preserve"> more uniform manner compared to proteins. </w:t>
      </w:r>
    </w:p>
    <w:p w14:paraId="605F83CE" w14:textId="166D025B"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w:t>
      </w:r>
      <w:r w:rsidR="00BC4A16">
        <w:t xml:space="preserve"> after entry to stationary phase</w:t>
      </w:r>
      <w:r w:rsidR="002C0133">
        <w:t xml:space="preserve">. mRNA counts at each time point were normalized via DESeq </w:t>
      </w:r>
      <w:r w:rsidR="00C340B9">
        <w:fldChar w:fldCharType="begin"/>
      </w:r>
      <w:r w:rsidR="0043065E">
        <w:instrText xml:space="preserve"> ADDIN ZOTERO_ITEM CSL_CITATION {"citationID":"i1d5tkh39","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43065E">
        <w:rPr>
          <w:noProof/>
        </w:rPr>
        <w:t>[16]</w:t>
      </w:r>
      <w:r w:rsidR="00C340B9">
        <w:fldChar w:fldCharType="end"/>
      </w:r>
      <w:r w:rsidR="002C0133">
        <w:t xml:space="preserve">, relative to the total pool of mRNA, tRNA, and ncRNA. Protein counts at each time point were normalized relative to the total protein count. </w:t>
      </w:r>
    </w:p>
    <w:p w14:paraId="4B504EC7" w14:textId="77777777" w:rsidR="002C0133" w:rsidRDefault="002C0133" w:rsidP="00A3644C">
      <w:pPr>
        <w:pStyle w:val="NoSpacing"/>
      </w:pPr>
    </w:p>
    <w:p w14:paraId="62EAF312" w14:textId="77777777"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r w:rsidR="002F22E7">
        <w:t>down-regulated</w:t>
      </w:r>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w:t>
      </w:r>
      <w:r w:rsidR="00375084">
        <w:rPr>
          <w:shd w:val="clear" w:color="auto" w:fill="FFFFFF"/>
        </w:rPr>
        <w:t xml:space="preserve"> of entry to a starved state</w:t>
      </w:r>
      <w:r w:rsidR="00D224DF">
        <w:rPr>
          <w:shd w:val="clear" w:color="auto" w:fill="FFFFFF"/>
        </w:rPr>
        <w:t>,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w:t>
      </w:r>
      <w:r w:rsidR="0084560E">
        <w:rPr>
          <w:shd w:val="clear" w:color="auto" w:fill="FFFFFF"/>
        </w:rPr>
        <w:t>n</w:t>
      </w:r>
      <w:r w:rsidR="0084560E">
        <w:rPr>
          <w:shd w:val="clear" w:color="auto" w:fill="FFFFFF"/>
        </w:rPr>
        <w:t>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6A7BDE04" w14:textId="77777777" w:rsidR="00CF75AE" w:rsidRDefault="00CF75AE" w:rsidP="00A3644C">
      <w:pPr>
        <w:pStyle w:val="NoSpacing"/>
      </w:pPr>
    </w:p>
    <w:p w14:paraId="2D012F8C" w14:textId="77777777" w:rsidR="00CF75AE" w:rsidRDefault="007F15B3" w:rsidP="00CF75AE">
      <w:pPr>
        <w:pStyle w:val="NoSpacing"/>
      </w:pPr>
      <w:r>
        <w:rPr>
          <w:shd w:val="clear" w:color="auto" w:fill="FFFFFF"/>
        </w:rPr>
        <w:t xml:space="preserve">As the </w:t>
      </w:r>
      <w:r w:rsidR="00CF75AE">
        <w:rPr>
          <w:shd w:val="clear" w:color="auto" w:fill="FFFFFF"/>
        </w:rPr>
        <w:t xml:space="preserve">cells </w:t>
      </w:r>
      <w:r w:rsidR="00A31466">
        <w:rPr>
          <w:shd w:val="clear" w:color="auto" w:fill="FFFFFF"/>
        </w:rPr>
        <w:t>are starved</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ficantly d</w:t>
      </w:r>
      <w:r w:rsidR="00CF75AE">
        <w:rPr>
          <w:shd w:val="clear" w:color="auto" w:fill="FFFFFF"/>
        </w:rPr>
        <w:t>e</w:t>
      </w:r>
      <w:r w:rsidR="00CF75AE">
        <w:rPr>
          <w:shd w:val="clear" w:color="auto" w:fill="FFFFFF"/>
        </w:rPr>
        <w:t xml:space="preserv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li</w:t>
      </w:r>
      <w:r w:rsidR="00CF75AE">
        <w:rPr>
          <w:shd w:val="clear" w:color="auto" w:fill="FFFFFF"/>
        </w:rPr>
        <w:t>m</w:t>
      </w:r>
      <w:r w:rsidR="00CF75AE">
        <w:rPr>
          <w:shd w:val="clear" w:color="auto" w:fill="FFFFFF"/>
        </w:rPr>
        <w:t xml:space="preserve">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rRNA</w:t>
      </w:r>
      <w:r w:rsidR="00302A29">
        <w:rPr>
          <w:shd w:val="clear" w:color="auto" w:fill="FFFFFF"/>
        </w:rPr>
        <w:t>s</w:t>
      </w:r>
      <w:r w:rsidR="00CF75AE">
        <w:rPr>
          <w:shd w:val="clear" w:color="auto" w:fill="FFFFFF"/>
        </w:rPr>
        <w:t xml:space="preserve">, </w:t>
      </w:r>
      <w:r w:rsidR="0027677E">
        <w:rPr>
          <w:shd w:val="clear" w:color="auto" w:fill="FFFFFF"/>
        </w:rPr>
        <w:t xml:space="preserve">charged </w:t>
      </w:r>
      <w:r w:rsidR="00CF75AE">
        <w:rPr>
          <w:shd w:val="clear" w:color="auto" w:fill="FFFFFF"/>
        </w:rPr>
        <w:t>tRNA</w:t>
      </w:r>
      <w:r w:rsidR="00D224DF">
        <w:rPr>
          <w:shd w:val="clear" w:color="auto" w:fill="FFFFFF"/>
        </w:rPr>
        <w:t>s</w:t>
      </w:r>
      <w:r w:rsidR="00CF75AE">
        <w:rPr>
          <w:shd w:val="clear" w:color="auto" w:fill="FFFFFF"/>
        </w:rPr>
        <w:t>, or mRNA</w:t>
      </w:r>
      <w:r w:rsidR="00302A29">
        <w:rPr>
          <w:shd w:val="clear" w:color="auto" w:fill="FFFFFF"/>
        </w:rPr>
        <w:t>s</w:t>
      </w:r>
      <w:r w:rsidR="00CF75AE">
        <w:rPr>
          <w:shd w:val="clear" w:color="auto" w:fill="FFFFFF"/>
        </w:rPr>
        <w:t>.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tRNA, </w:t>
      </w:r>
      <w:r w:rsidR="007D6713">
        <w:rPr>
          <w:shd w:val="clear" w:color="auto" w:fill="FFFFFF"/>
        </w:rPr>
        <w:t>nc</w:t>
      </w:r>
      <w:r w:rsidR="00CF75AE">
        <w:rPr>
          <w:shd w:val="clear" w:color="auto" w:fill="FFFFFF"/>
        </w:rPr>
        <w:t>RNA, and rRNA present in both ribosome depleted and non-ribosome depleted samples (</w:t>
      </w:r>
      <w:r w:rsidR="00F0578F">
        <w:rPr>
          <w:shd w:val="clear" w:color="auto" w:fill="FFFFFF"/>
        </w:rPr>
        <w:t>Figure S</w:t>
      </w:r>
      <w:r w:rsidR="008D1D4E">
        <w:rPr>
          <w:shd w:val="clear" w:color="auto" w:fill="FFFFFF"/>
        </w:rPr>
        <w:t>3</w:t>
      </w:r>
      <w:r w:rsidR="00CF75AE">
        <w:rPr>
          <w:shd w:val="clear" w:color="auto" w:fill="FFFFFF"/>
        </w:rPr>
        <w:t xml:space="preserve">A and B). In the non-ribosomal depleted case the fraction of rRNA </w:t>
      </w:r>
      <w:r w:rsidR="0027677E">
        <w:rPr>
          <w:shd w:val="clear" w:color="auto" w:fill="FFFFFF"/>
        </w:rPr>
        <w:t xml:space="preserve">changed </w:t>
      </w:r>
      <w:r w:rsidR="00CF75AE">
        <w:rPr>
          <w:shd w:val="clear" w:color="auto" w:fill="FFFFFF"/>
        </w:rPr>
        <w:t xml:space="preserve">very little throughout the course of the experiment while the tRNA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w:t>
      </w:r>
      <w:r w:rsidR="003B2373">
        <w:rPr>
          <w:shd w:val="clear" w:color="auto" w:fill="FFFFFF"/>
        </w:rPr>
        <w:t>u</w:t>
      </w:r>
      <w:r w:rsidR="003B2373">
        <w:rPr>
          <w:shd w:val="clear" w:color="auto" w:fill="FFFFFF"/>
        </w:rPr>
        <w:t>al rRNA counts due to incomplete depletion before analysis)</w:t>
      </w:r>
      <w:r w:rsidR="00CF75AE">
        <w:rPr>
          <w:shd w:val="clear" w:color="auto" w:fill="FFFFFF"/>
        </w:rPr>
        <w:t xml:space="preserve">, the tRNA fraction also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w:t>
      </w:r>
      <w:r w:rsidR="00CF75AE">
        <w:rPr>
          <w:shd w:val="clear" w:color="auto" w:fill="FFFFFF"/>
        </w:rPr>
        <w:t>v</w:t>
      </w:r>
      <w:r w:rsidR="00CF75AE">
        <w:rPr>
          <w:shd w:val="clear" w:color="auto" w:fill="FFFFFF"/>
        </w:rPr>
        <w:t>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rRNA dominating the RNA pool in the non-ribosome depleted sample. </w:t>
      </w:r>
    </w:p>
    <w:p w14:paraId="2189DD83" w14:textId="77777777" w:rsidR="00CF75AE" w:rsidRDefault="00CF75AE" w:rsidP="00CF75AE">
      <w:pPr>
        <w:pStyle w:val="NoSpacing"/>
      </w:pPr>
    </w:p>
    <w:p w14:paraId="4103A14A"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434F5E49" w14:textId="77777777" w:rsidR="003F6DD6" w:rsidRDefault="003F6DD6" w:rsidP="00CF75AE">
      <w:pPr>
        <w:pStyle w:val="NoSpacing"/>
      </w:pPr>
    </w:p>
    <w:p w14:paraId="56E0FE85"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109112A8" w14:textId="77777777"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In the second limiting case (relative) protein le</w:t>
      </w:r>
      <w:r w:rsidR="00BA5B3C">
        <w:t>v</w:t>
      </w:r>
      <w:r w:rsidR="00BA5B3C">
        <w:t xml:space="preserve">els track with their (relative) transcript level.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28855E72" w14:textId="77777777" w:rsidR="00D210C3" w:rsidRDefault="00D210C3" w:rsidP="00D210C3">
      <w:pPr>
        <w:pStyle w:val="NoSpacing"/>
      </w:pPr>
    </w:p>
    <w:p w14:paraId="1F8503B9" w14:textId="77777777"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tionally regulated were enriched for, among other things, locomotion and cell division. Genes that were integrally regulated were enriched for glycerol, aditol, and polyol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F0578F">
        <w:rPr>
          <w:color w:val="auto"/>
          <w:shd w:val="clear" w:color="auto" w:fill="FFFFFF"/>
        </w:rPr>
        <w:t>table S</w:t>
      </w:r>
      <w:r w:rsidRPr="008C2C15">
        <w:rPr>
          <w:color w:val="auto"/>
          <w:shd w:val="clear" w:color="auto" w:fill="FFFFFF"/>
        </w:rPr>
        <w:t xml:space="preserve">1 and </w:t>
      </w:r>
      <w:r w:rsidR="005E7550">
        <w:rPr>
          <w:color w:val="auto"/>
          <w:shd w:val="clear" w:color="auto" w:fill="FFFFFF"/>
        </w:rPr>
        <w:t>S</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14:paraId="4CEC8E8C" w14:textId="77777777" w:rsidR="00D210C3" w:rsidRPr="008C2C15" w:rsidRDefault="00D210C3" w:rsidP="0084560E">
      <w:pPr>
        <w:pStyle w:val="NoSpacing"/>
        <w:rPr>
          <w:color w:val="auto"/>
        </w:rPr>
      </w:pPr>
    </w:p>
    <w:p w14:paraId="2A256F7F" w14:textId="753B20E5"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C340B9" w:rsidRPr="008C2C15">
        <w:rPr>
          <w:color w:val="auto"/>
        </w:rPr>
        <w:fldChar w:fldCharType="begin"/>
      </w:r>
      <w:r w:rsidR="0043065E">
        <w:rPr>
          <w:color w:val="auto"/>
        </w:rPr>
        <w:instrText xml:space="preserve"> ADDIN ZOTERO_ITEM CSL_CITATION {"citationID":"e85p24jff","properties":{"formattedCitation":"[17]","plainCitation":"[1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17]</w:t>
      </w:r>
      <w:r w:rsidR="00C340B9" w:rsidRPr="008C2C15">
        <w:rPr>
          <w:color w:val="auto"/>
        </w:rPr>
        <w:fldChar w:fldCharType="end"/>
      </w:r>
      <w:r w:rsidRPr="008C2C15">
        <w:rPr>
          <w:color w:val="auto"/>
        </w:rPr>
        <w:t xml:space="preserve"> for absolute quantification, and we norma</w:t>
      </w:r>
      <w:r w:rsidRPr="008C2C15">
        <w:rPr>
          <w:color w:val="auto"/>
        </w:rPr>
        <w:t>l</w:t>
      </w:r>
      <w:r w:rsidRPr="008C2C15">
        <w:rPr>
          <w:color w:val="auto"/>
        </w:rPr>
        <w:t xml:space="preserve">ized mRNA counts to the length of each transcript. Both protein and mRNA levels were then averaged across all three biological replicates. Additionally, all proteins and mRNAs were scaled by the average of all proteins and mRNA. </w:t>
      </w:r>
    </w:p>
    <w:p w14:paraId="79331E6B" w14:textId="77777777" w:rsidR="00D210C3" w:rsidRPr="008C2C15" w:rsidRDefault="00D210C3" w:rsidP="0084560E">
      <w:pPr>
        <w:pStyle w:val="NoSpacing"/>
        <w:rPr>
          <w:color w:val="auto"/>
        </w:rPr>
      </w:pPr>
    </w:p>
    <w:p w14:paraId="3922F36C" w14:textId="3E2652E0"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w:t>
      </w:r>
      <w:r w:rsidR="00A31466">
        <w:rPr>
          <w:color w:val="auto"/>
        </w:rPr>
        <w:t>a starved state</w:t>
      </w:r>
      <w:r w:rsidR="0044751C" w:rsidRPr="008C2C15">
        <w:rPr>
          <w:color w:val="auto"/>
        </w:rPr>
        <w:t xml:space="preserv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D1D4E">
        <w:rPr>
          <w:color w:val="auto"/>
        </w:rPr>
        <w:t>4</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C340B9" w:rsidRPr="008C2C15">
        <w:rPr>
          <w:color w:val="auto"/>
        </w:rPr>
        <w:fldChar w:fldCharType="begin"/>
      </w:r>
      <w:r w:rsidR="0043065E">
        <w:rPr>
          <w:color w:val="auto"/>
        </w:rPr>
        <w:instrText xml:space="preserve"> ADDIN ZOTERO_ITEM CSL_CITATION {"citationID":"UvNFiIgT","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8C2C15">
        <w:rPr>
          <w:color w:val="auto"/>
        </w:rPr>
        <w:fldChar w:fldCharType="separate"/>
      </w:r>
      <w:r w:rsidR="0043065E" w:rsidRPr="0043065E">
        <w:rPr>
          <w:color w:val="auto"/>
        </w:rPr>
        <w:t>[18–23]</w:t>
      </w:r>
      <w:r w:rsidR="00C340B9" w:rsidRPr="008C2C15">
        <w:rPr>
          <w:color w:val="auto"/>
        </w:rPr>
        <w:fldChar w:fldCharType="end"/>
      </w:r>
      <w:r w:rsidR="00140E5E" w:rsidRPr="008C2C15">
        <w:rPr>
          <w:color w:val="auto"/>
        </w:rPr>
        <w:t>.</w:t>
      </w:r>
    </w:p>
    <w:p w14:paraId="0CE13627" w14:textId="77777777" w:rsidR="003F6DD6" w:rsidRPr="008C2C15" w:rsidRDefault="003F6DD6" w:rsidP="0084560E">
      <w:pPr>
        <w:pStyle w:val="NoSpacing"/>
        <w:rPr>
          <w:color w:val="auto"/>
        </w:rPr>
      </w:pPr>
    </w:p>
    <w:p w14:paraId="36E72752" w14:textId="77777777" w:rsidR="005A50CF" w:rsidRDefault="003039BC" w:rsidP="005A50CF">
      <w:pPr>
        <w:pStyle w:val="Heading2"/>
      </w:pPr>
      <w:r>
        <w:t xml:space="preserve">RNAs within an operon correlated strongly while proteins within an operon did not necessarily correlate strongly with each other. </w:t>
      </w:r>
    </w:p>
    <w:p w14:paraId="5CDC549F" w14:textId="500740E0"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340B9" w:rsidRPr="008C2C15">
        <w:rPr>
          <w:color w:val="auto"/>
        </w:rPr>
        <w:fldChar w:fldCharType="begin"/>
      </w:r>
      <w:r w:rsidR="0043065E">
        <w:rPr>
          <w:color w:val="auto"/>
        </w:rPr>
        <w:instrText xml:space="preserve"> ADDIN ZOTERO_ITEM CSL_CITATION {"citationID":"1o3sa1n589","properties":{"formattedCitation":"{\\rtf [24\\uc0\\u8211{}27]}","plainCitation":"[24–27]"},"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C340B9" w:rsidRPr="008C2C15">
        <w:rPr>
          <w:color w:val="auto"/>
        </w:rPr>
        <w:fldChar w:fldCharType="separate"/>
      </w:r>
      <w:r w:rsidR="0043065E" w:rsidRPr="0043065E">
        <w:rPr>
          <w:color w:val="auto"/>
        </w:rPr>
        <w:t>[24–27]</w:t>
      </w:r>
      <w:r w:rsidR="00C340B9"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w:t>
      </w:r>
      <w:r w:rsidRPr="008C2C15">
        <w:rPr>
          <w:color w:val="auto"/>
        </w:rPr>
        <w:t>x</w:t>
      </w:r>
      <w:r w:rsidRPr="008C2C15">
        <w:rPr>
          <w:color w:val="auto"/>
        </w:rPr>
        <w:t>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0BA73DD1" w14:textId="77777777" w:rsidR="00D210C3" w:rsidRPr="008C2C15" w:rsidRDefault="00D210C3" w:rsidP="00A3644C">
      <w:pPr>
        <w:pStyle w:val="NoSpacing"/>
        <w:rPr>
          <w:color w:val="auto"/>
        </w:rPr>
      </w:pPr>
    </w:p>
    <w:p w14:paraId="29FB3D8A" w14:textId="77777777"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26749CF8" w14:textId="77777777" w:rsidR="00A3644C" w:rsidRDefault="00A3644C" w:rsidP="005A50CF">
      <w:pPr>
        <w:pStyle w:val="BodyText"/>
      </w:pPr>
    </w:p>
    <w:p w14:paraId="62B694A8" w14:textId="77777777" w:rsidR="005A50CF" w:rsidRDefault="003039BC" w:rsidP="005A50CF">
      <w:pPr>
        <w:pStyle w:val="Heading2"/>
      </w:pPr>
      <w:r>
        <w:t>Energy</w:t>
      </w:r>
      <w:r w:rsidR="004169A9">
        <w:t>-</w:t>
      </w:r>
      <w:r>
        <w:t>intensive processes are transcriptionally down-regulated while stress</w:t>
      </w:r>
      <w:r w:rsidR="004169A9">
        <w:t>-</w:t>
      </w:r>
      <w:r>
        <w:t>related proteins</w:t>
      </w:r>
      <w:r w:rsidR="00BC4A16">
        <w:t xml:space="preserve"> are up-regulated upon entry to stationary phase</w:t>
      </w:r>
      <w:r>
        <w:t>.</w:t>
      </w:r>
    </w:p>
    <w:p w14:paraId="1171E493" w14:textId="77777777"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8D1D4E">
        <w:t>5</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14:paraId="595A9253" w14:textId="77777777" w:rsidR="00BA7B16" w:rsidRDefault="00BA7B16" w:rsidP="00A228D1">
      <w:pPr>
        <w:pStyle w:val="NoSpacing"/>
      </w:pPr>
    </w:p>
    <w:p w14:paraId="02AC5977" w14:textId="77777777" w:rsidR="00A228D1" w:rsidRDefault="00BA5B3C" w:rsidP="00A228D1">
      <w:pPr>
        <w:pStyle w:val="NoSpacing"/>
      </w:pPr>
      <w:r>
        <w:t>To demonstrate the effectiveness of our fitting strategy we randomly selected five mRNA profiles and their respective fits (</w:t>
      </w:r>
      <w:r w:rsidR="00F0578F">
        <w:t>Figure S</w:t>
      </w:r>
      <w:r w:rsidR="008D1D4E">
        <w:t>5</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D1D4E">
        <w:t>6</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w:t>
      </w:r>
      <w:r w:rsidR="00A31466">
        <w:t>a starved state</w:t>
      </w:r>
      <w:r w:rsidR="00A228D1">
        <w:t>).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w:t>
      </w:r>
      <w:r w:rsidR="00A31466">
        <w:t>a starved state</w:t>
      </w:r>
      <w:r w:rsidR="00A228D1">
        <w:t xml:space="preserve">. </w:t>
      </w:r>
    </w:p>
    <w:p w14:paraId="28F0DF82" w14:textId="77777777" w:rsidR="00A3644C" w:rsidRDefault="00A3644C" w:rsidP="00A3644C">
      <w:pPr>
        <w:pStyle w:val="NoSpacing"/>
      </w:pPr>
    </w:p>
    <w:p w14:paraId="3BBB3753" w14:textId="77777777"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w:t>
      </w:r>
      <w:r w:rsidR="00A31466">
        <w:t>a starved state</w:t>
      </w:r>
      <w:r w:rsidR="00E17054">
        <w:t xml:space="preserve">). </w:t>
      </w:r>
      <w:r>
        <w:t>To better understand the regulation of cellular processes (and mRNAs) in our dataset</w:t>
      </w:r>
      <w:r w:rsidR="000379D3">
        <w:t>,</w:t>
      </w:r>
      <w:r>
        <w:t xml:space="preserve"> we sorted the mRNA profiles into five general cat</w:t>
      </w:r>
      <w:r>
        <w:t>e</w:t>
      </w:r>
      <w:r>
        <w:t>gories</w:t>
      </w:r>
      <w:r w:rsidR="004169A9">
        <w:t>, defined on the basis of our fitted parameters</w:t>
      </w:r>
      <w:r>
        <w:t xml:space="preserve">: </w:t>
      </w:r>
      <w:r w:rsidR="002F22E7">
        <w:t>up-regulated</w:t>
      </w:r>
      <w:r>
        <w:t xml:space="preserve">, </w:t>
      </w:r>
      <w:r w:rsidR="002F22E7">
        <w:t>down-regulated</w:t>
      </w:r>
      <w:r>
        <w:t xml:space="preserve">, </w:t>
      </w:r>
      <w:r w:rsidR="00C9429F">
        <w:t>trans</w:t>
      </w:r>
      <w:r w:rsidR="00C9429F">
        <w:t>i</w:t>
      </w:r>
      <w:r w:rsidR="00C9429F">
        <w:t xml:space="preserve">ently </w:t>
      </w:r>
      <w:r w:rsidR="002F22E7">
        <w:t>up-regulated</w:t>
      </w:r>
      <w:r>
        <w:t xml:space="preserve">, </w:t>
      </w:r>
      <w:r w:rsidR="00C9429F">
        <w:t xml:space="preserve">transiently </w:t>
      </w:r>
      <w:r w:rsidR="002F22E7">
        <w:t>down-regulated</w:t>
      </w:r>
      <w:r>
        <w:t xml:space="preserve">, or </w:t>
      </w:r>
      <w:r w:rsidR="00C0058A">
        <w:t>ambiguous</w:t>
      </w:r>
      <w:r>
        <w:t>. The confidence intervals for our fits allowed sorting individual mRNAs into these five categories with high confidence. The mRNAs in the categories “</w:t>
      </w:r>
      <w:r w:rsidR="002F22E7">
        <w:t>down-regulated</w:t>
      </w:r>
      <w:r>
        <w:t>” and “</w:t>
      </w:r>
      <w:r w:rsidR="002F22E7">
        <w:t>up-regulated</w:t>
      </w:r>
      <w:r>
        <w:t>” showed significant e</w:t>
      </w:r>
      <w:r>
        <w:t>n</w:t>
      </w:r>
      <w:r>
        <w:t xml:space="preserve">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w:t>
      </w:r>
      <w:r w:rsidR="00DD6EEC" w:rsidRPr="00DD6EEC">
        <w:t>a</w:t>
      </w:r>
      <w:r w:rsidR="00DD6EEC" w:rsidRPr="00DD6EEC">
        <w:t>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r w:rsidR="002F22E7">
        <w:t>down-regulated</w:t>
      </w:r>
      <w:r w:rsidR="00DD6EEC" w:rsidRPr="00DD6EEC">
        <w:t xml:space="preserve"> for energy conservation purposes in the face of limiting resources. Terms enriched in the set of up-regulated transcripts </w:t>
      </w:r>
      <w:r w:rsidR="00FA6EAE">
        <w:t>were</w:t>
      </w:r>
      <w:r w:rsidR="00DD6EEC" w:rsidRPr="00DD6EEC">
        <w:t xml:space="preserve"> involved in</w:t>
      </w:r>
      <w:r w:rsidR="00434BE6">
        <w:t xml:space="preserve"> </w:t>
      </w:r>
      <w:r w:rsidR="00DD6EEC" w:rsidRPr="00DD6EEC">
        <w:t>carbohydrate catabolic proces</w:t>
      </w:r>
      <w:r w:rsidR="00434BE6">
        <w:t>s</w:t>
      </w:r>
      <w:r w:rsidR="00995EC5">
        <w:t>es</w:t>
      </w:r>
      <w:r w:rsidR="00434BE6">
        <w:t>.</w:t>
      </w:r>
    </w:p>
    <w:p w14:paraId="1846455E" w14:textId="77777777" w:rsidR="00A3644C" w:rsidRDefault="00A3644C" w:rsidP="00A3644C">
      <w:pPr>
        <w:pStyle w:val="NoSpacing"/>
      </w:pPr>
    </w:p>
    <w:p w14:paraId="5ADFF54C" w14:textId="77777777"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rsidR="00A31466">
        <w:t xml:space="preserve"> a starved state</w:t>
      </w:r>
      <w:r>
        <w:t xml:space="preserv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w:t>
      </w:r>
      <w:r>
        <w:rPr>
          <w:shd w:val="clear" w:color="auto" w:fill="FFFFFF"/>
        </w:rPr>
        <w:t>e</w:t>
      </w:r>
      <w:r>
        <w:rPr>
          <w:shd w:val="clear" w:color="auto" w:fill="FFFFFF"/>
        </w:rPr>
        <w:t>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r w:rsidR="002F22E7">
        <w:rPr>
          <w:shd w:val="clear" w:color="auto" w:fill="FFFFFF"/>
        </w:rPr>
        <w:t>up-regulated</w:t>
      </w:r>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r w:rsidR="002F22E7">
        <w:rPr>
          <w:shd w:val="clear" w:color="auto" w:fill="FFFFFF"/>
        </w:rPr>
        <w:t>down-regulated</w:t>
      </w:r>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5CD24FC1" w14:textId="77777777" w:rsidR="00A3644C" w:rsidRDefault="00A3644C" w:rsidP="00A3644C">
      <w:pPr>
        <w:pStyle w:val="NoSpacing"/>
      </w:pPr>
    </w:p>
    <w:p w14:paraId="0B4A9594" w14:textId="77777777"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r w:rsidR="00DD6EEC">
        <w:t>down-regulated</w:t>
      </w:r>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thesis of siderophores was up-regulated, likely due to do increased demands for, or r</w:t>
      </w:r>
      <w:r w:rsidR="001A7C5B">
        <w:t>e</w:t>
      </w:r>
      <w:r w:rsidR="001A7C5B">
        <w:t>duced supply of, iron.</w:t>
      </w:r>
    </w:p>
    <w:p w14:paraId="475908E9" w14:textId="77777777" w:rsidR="003F6DD6" w:rsidRDefault="003F6DD6" w:rsidP="00A3644C">
      <w:pPr>
        <w:pStyle w:val="NoSpacing"/>
      </w:pPr>
    </w:p>
    <w:p w14:paraId="3DB7AAB0"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4A1BE5D2" w14:textId="0CA5FC9A"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340B9" w:rsidRPr="008C2C15">
        <w:rPr>
          <w:color w:val="auto"/>
        </w:rPr>
        <w:fldChar w:fldCharType="begin"/>
      </w:r>
      <w:r w:rsidR="0043065E">
        <w:rPr>
          <w:color w:val="auto"/>
        </w:rPr>
        <w:instrText xml:space="preserve"> ADDIN ZOTERO_ITEM CSL_CITATION {"citationID":"epbi2psac","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To measure flux ratios we used the Fia</w:t>
      </w:r>
      <w:r w:rsidRPr="008C2C15">
        <w:rPr>
          <w:color w:val="auto"/>
        </w:rPr>
        <w:t>t</w:t>
      </w:r>
      <w:r w:rsidRPr="008C2C15">
        <w:rPr>
          <w:color w:val="auto"/>
        </w:rPr>
        <w:t xml:space="preserve">Flux software that fits a metabolic model to the amino acid labeling pattern </w:t>
      </w:r>
      <w:r w:rsidR="00C340B9" w:rsidRPr="008C2C15">
        <w:rPr>
          <w:color w:val="auto"/>
        </w:rPr>
        <w:fldChar w:fldCharType="begin"/>
      </w:r>
      <w:r w:rsidR="0043065E">
        <w:rPr>
          <w:color w:val="auto"/>
        </w:rPr>
        <w:instrText xml:space="preserve"> ADDIN ZOTERO_ITEM CSL_CITATION {"citationID":"1h2f3e1lhb","properties":{"formattedCitation":"[30]","plainCitation":"[30]"},"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30]</w:t>
      </w:r>
      <w:r w:rsidR="00C340B9" w:rsidRPr="008C2C15">
        <w:rPr>
          <w:color w:val="auto"/>
        </w:rPr>
        <w:fldChar w:fldCharType="end"/>
      </w:r>
      <w:r w:rsidRPr="008C2C15">
        <w:rPr>
          <w:color w:val="auto"/>
        </w:rPr>
        <w:t xml:space="preserve">. </w:t>
      </w:r>
      <w:r w:rsidR="006B2A1D" w:rsidRPr="008C2C15">
        <w:rPr>
          <w:color w:val="auto"/>
        </w:rPr>
        <w:t>I</w:t>
      </w:r>
      <w:r w:rsidR="006B2A1D" w:rsidRPr="008C2C15">
        <w:rPr>
          <w:color w:val="auto"/>
        </w:rPr>
        <w:t>m</w:t>
      </w:r>
      <w:r w:rsidR="006B2A1D" w:rsidRPr="008C2C15">
        <w:rPr>
          <w:color w:val="auto"/>
        </w:rPr>
        <w:t xml:space="preserve">portantly, this analysis represents the int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r w:rsidRPr="008C2C15">
        <w:rPr>
          <w:i/>
          <w:color w:val="auto"/>
        </w:rPr>
        <w:t>ab-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8D1D4E">
        <w:t>7</w:t>
      </w:r>
      <w:r>
        <w:t>A-I). Interestingly, we observed changes</w:t>
      </w:r>
      <w:r w:rsidR="0081688C">
        <w:t xml:space="preserve"> at two weeks</w:t>
      </w:r>
      <w:r>
        <w:t xml:space="preserve"> in the flux ratio in P5P from G6P lower branch (</w:t>
      </w:r>
      <w:r w:rsidR="00F0578F">
        <w:t>Figure S</w:t>
      </w:r>
      <w:r w:rsidR="008D1D4E">
        <w:t>7</w:t>
      </w:r>
      <w:r>
        <w:t xml:space="preserve">G). Given that there </w:t>
      </w:r>
      <w:r w:rsidR="007F6221">
        <w:t>is not expected to be any</w:t>
      </w:r>
      <w:r>
        <w:t xml:space="preserve">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rec</w:t>
      </w:r>
      <w:r w:rsidR="0069308A">
        <w:t>y</w:t>
      </w:r>
      <w:r w:rsidR="0069308A">
        <w:t xml:space="preserve">cling nutrients released by dead cells </w:t>
      </w:r>
      <w:r w:rsidR="001544BF">
        <w:t xml:space="preserve">occurred </w:t>
      </w:r>
      <w:r>
        <w:t xml:space="preserve">after </w:t>
      </w:r>
      <w:r w:rsidR="0079361C">
        <w:t>one</w:t>
      </w:r>
      <w:r>
        <w:t xml:space="preserve"> week. </w:t>
      </w:r>
    </w:p>
    <w:p w14:paraId="2B4C98DC" w14:textId="77777777" w:rsidR="003F6DD6" w:rsidRDefault="003F6DD6" w:rsidP="00FA6EAE">
      <w:pPr>
        <w:pStyle w:val="NoSpacing"/>
      </w:pPr>
    </w:p>
    <w:p w14:paraId="3490F528" w14:textId="77777777" w:rsidR="005A50CF" w:rsidRDefault="00946BC4" w:rsidP="005A50CF">
      <w:pPr>
        <w:pStyle w:val="Heading2"/>
      </w:pPr>
      <w:r>
        <w:t xml:space="preserve">Lipids are </w:t>
      </w:r>
      <w:r w:rsidR="00BC4A16">
        <w:t>modified in stationary phase</w:t>
      </w:r>
      <w:r w:rsidR="003039BC">
        <w:t xml:space="preserve"> for up to two weeks </w:t>
      </w:r>
    </w:p>
    <w:p w14:paraId="3819D314"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h in the cyclopropanation of one unsaturated double bond within molecules of the major phospholipids, phosphatidylethanolamine (PE) and phosphatidylglycerol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r w:rsidR="0060429C">
        <w:rPr>
          <w:color w:val="222222"/>
        </w:rPr>
        <w:t xml:space="preserve">two </w:t>
      </w:r>
      <w:r w:rsidRPr="00DC06A9">
        <w:rPr>
          <w:color w:val="222222"/>
        </w:rPr>
        <w:t>week</w:t>
      </w:r>
      <w:r w:rsidR="00FA6EAE">
        <w:rPr>
          <w:color w:val="222222"/>
        </w:rPr>
        <w:t xml:space="preserve"> time point</w:t>
      </w:r>
      <w:r w:rsidRPr="00DC06A9">
        <w:rPr>
          <w:color w:val="222222"/>
        </w:rPr>
        <w:t xml:space="preserve">. In fact, the 702.5 m/z peak corresponding to cyclopropanation of phospholipid was barely detectable before six hours but became the predominant peak by the end of the time course. </w:t>
      </w:r>
    </w:p>
    <w:p w14:paraId="51C36E0C" w14:textId="77777777" w:rsidR="00DC06A9" w:rsidRPr="00DC06A9" w:rsidRDefault="00DC06A9" w:rsidP="00DC06A9">
      <w:pPr>
        <w:pStyle w:val="NoSpacing"/>
        <w:rPr>
          <w:color w:val="222222"/>
        </w:rPr>
      </w:pPr>
    </w:p>
    <w:p w14:paraId="51619CA6" w14:textId="002BAECC"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r w:rsidR="006C5922" w:rsidRPr="006C5922">
        <w:rPr>
          <w:color w:val="222222"/>
        </w:rPr>
        <w:t>pa</w:t>
      </w:r>
      <w:r w:rsidR="006C5922" w:rsidRPr="006C5922">
        <w:rPr>
          <w:color w:val="222222"/>
        </w:rPr>
        <w:t>l</w:t>
      </w:r>
      <w:r w:rsidR="006C5922" w:rsidRPr="006C5922">
        <w:rPr>
          <w:color w:val="222222"/>
        </w:rPr>
        <w:t>mitoyl transferase</w:t>
      </w:r>
      <w:r w:rsidR="006C5922">
        <w:rPr>
          <w:color w:val="222222"/>
        </w:rPr>
        <w:t xml:space="preserve"> (</w:t>
      </w:r>
      <w:r w:rsidRPr="00DC06A9">
        <w:rPr>
          <w:color w:val="222222"/>
        </w:rPr>
        <w:t>PagP</w:t>
      </w:r>
      <w:r w:rsidR="006C5922">
        <w:rPr>
          <w:color w:val="222222"/>
        </w:rPr>
        <w:t>)</w:t>
      </w:r>
      <w:r w:rsidRPr="00DC06A9">
        <w:rPr>
          <w:color w:val="222222"/>
        </w:rPr>
        <w:t xml:space="preserve"> and cycloproponated fatty acid synthase (CFA), respectively </w:t>
      </w:r>
      <w:r w:rsidR="00C340B9">
        <w:rPr>
          <w:color w:val="222222"/>
        </w:rPr>
        <w:fldChar w:fldCharType="begin"/>
      </w:r>
      <w:r w:rsidR="0043065E">
        <w:rPr>
          <w:color w:val="222222"/>
        </w:rPr>
        <w:instrText xml:space="preserve"> ADDIN ZOTERO_ITEM CSL_CITATION {"citationID":"2n0f2549fm","properties":{"formattedCitation":"[31,32]","plainCitation":"[31,32]"},"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43065E">
        <w:rPr>
          <w:rFonts w:eastAsia="Times New Roman" w:cs="Times New Roman"/>
          <w:color w:val="000000"/>
        </w:rPr>
        <w:t>[31,32]</w:t>
      </w:r>
      <w:r w:rsidR="00C340B9">
        <w:rPr>
          <w:color w:val="222222"/>
        </w:rPr>
        <w:fldChar w:fldCharType="end"/>
      </w:r>
      <w:r w:rsidRPr="00DC06A9">
        <w:rPr>
          <w:color w:val="222222"/>
        </w:rPr>
        <w:t>.  PagP is known to be constitutively transcribed at low levels and remain latent in the outer membrane until enzyme activation</w:t>
      </w:r>
      <w:r>
        <w:rPr>
          <w:color w:val="222222"/>
        </w:rPr>
        <w:t xml:space="preserve"> </w:t>
      </w:r>
      <w:r w:rsidR="00C340B9">
        <w:rPr>
          <w:color w:val="222222"/>
        </w:rPr>
        <w:fldChar w:fldCharType="begin"/>
      </w:r>
      <w:r w:rsidR="0043065E">
        <w:rPr>
          <w:color w:val="222222"/>
        </w:rPr>
        <w:instrText xml:space="preserve"> ADDIN ZOTERO_ITEM CSL_CITATION {"citationID":"qkmff1n3u","properties":{"formattedCitation":"[33]","plainCitation":"[33]"},"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C340B9">
        <w:rPr>
          <w:color w:val="222222"/>
        </w:rPr>
        <w:fldChar w:fldCharType="separate"/>
      </w:r>
      <w:r w:rsidR="0043065E">
        <w:rPr>
          <w:rFonts w:eastAsia="Times New Roman" w:cs="Times New Roman"/>
          <w:color w:val="000000"/>
        </w:rPr>
        <w:t>[33]</w:t>
      </w:r>
      <w:r w:rsidR="00C340B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w:t>
      </w:r>
      <w:r w:rsidRPr="00DC06A9">
        <w:rPr>
          <w:color w:val="222222"/>
        </w:rPr>
        <w:t>p</w:t>
      </w:r>
      <w:r w:rsidRPr="00DC06A9">
        <w:rPr>
          <w:color w:val="222222"/>
        </w:rPr>
        <w:t xml:space="preserve">tional regulator, PhoP, under various stressful conditions encountered by a cell </w:t>
      </w:r>
      <w:r w:rsidR="00C340B9">
        <w:rPr>
          <w:color w:val="222222"/>
        </w:rPr>
        <w:fldChar w:fldCharType="begin"/>
      </w:r>
      <w:r w:rsidR="0043065E">
        <w:rPr>
          <w:color w:val="222222"/>
        </w:rPr>
        <w:instrText xml:space="preserve"> ADDIN ZOTERO_ITEM CSL_CITATION {"citationID":"ocrgc4alu","properties":{"formattedCitation":"[34]","plainCitation":"[34]"},"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Pr>
          <w:color w:val="222222"/>
        </w:rPr>
        <w:fldChar w:fldCharType="separate"/>
      </w:r>
      <w:r w:rsidR="0043065E">
        <w:rPr>
          <w:noProof/>
          <w:color w:val="222222"/>
        </w:rPr>
        <w:t>[34]</w:t>
      </w:r>
      <w:r w:rsidR="00C340B9">
        <w:rPr>
          <w:color w:val="222222"/>
        </w:rPr>
        <w:fldChar w:fldCharType="end"/>
      </w:r>
      <w:r w:rsidRPr="00DC06A9">
        <w:rPr>
          <w:color w:val="222222"/>
        </w:rPr>
        <w:t>. Ho</w:t>
      </w:r>
      <w:r w:rsidRPr="00DC06A9">
        <w:rPr>
          <w:color w:val="222222"/>
        </w:rPr>
        <w:t>w</w:t>
      </w:r>
      <w:r w:rsidRPr="00DC06A9">
        <w:rPr>
          <w:color w:val="222222"/>
        </w:rPr>
        <w:t>ever, during our time course, transcript levels of PagP and PhoP did not change significan</w:t>
      </w:r>
      <w:r w:rsidRPr="00DC06A9">
        <w:rPr>
          <w:color w:val="222222"/>
        </w:rPr>
        <w:t>t</w:t>
      </w:r>
      <w:r w:rsidRPr="00DC06A9">
        <w:rPr>
          <w:color w:val="222222"/>
        </w:rPr>
        <w:t xml:space="preserve">ly. Furthermore, neither PagP </w:t>
      </w:r>
      <w:r w:rsidR="00EF4FAB">
        <w:rPr>
          <w:color w:val="222222"/>
        </w:rPr>
        <w:t>n</w:t>
      </w:r>
      <w:r w:rsidRPr="00DC06A9">
        <w:rPr>
          <w:color w:val="222222"/>
        </w:rPr>
        <w:t>or PhoP was observed at the protein level. In the case of PagP,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w:t>
      </w:r>
      <w:r w:rsidRPr="00DC06A9">
        <w:rPr>
          <w:color w:val="222222"/>
        </w:rPr>
        <w:t>n</w:t>
      </w:r>
      <w:r w:rsidRPr="00DC06A9">
        <w:rPr>
          <w:color w:val="222222"/>
        </w:rPr>
        <w:t>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w:t>
      </w:r>
      <w:r w:rsidR="00BC4A16">
        <w:rPr>
          <w:color w:val="222222"/>
        </w:rPr>
        <w:t>stationary phase</w:t>
      </w:r>
      <w:r w:rsidR="00C340B9">
        <w:rPr>
          <w:color w:val="222222"/>
        </w:rPr>
        <w:fldChar w:fldCharType="begin"/>
      </w:r>
      <w:r w:rsidR="0043065E">
        <w:rPr>
          <w:color w:val="222222"/>
        </w:rPr>
        <w:instrText xml:space="preserve"> ADDIN ZOTERO_ITEM CSL_CITATION {"citationID":"12q584j1v0","properties":{"formattedCitation":"[32]","plainCitation":"[32]"},"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43065E">
        <w:rPr>
          <w:noProof/>
          <w:color w:val="222222"/>
        </w:rPr>
        <w:t>[32]</w:t>
      </w:r>
      <w:r w:rsidR="00C340B9">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28C3616D" w14:textId="77777777" w:rsidR="005A50CF" w:rsidRDefault="00BA5B3C" w:rsidP="005A50CF">
      <w:pPr>
        <w:pStyle w:val="Heading1"/>
      </w:pPr>
      <w:r>
        <w:t>Discussion</w:t>
      </w:r>
    </w:p>
    <w:p w14:paraId="6A7D5342" w14:textId="77777777" w:rsidR="004D4DB3" w:rsidRPr="004D4DB3" w:rsidRDefault="00206071" w:rsidP="004D4DB3">
      <w:r>
        <w:t>W</w:t>
      </w:r>
      <w:r w:rsidR="004D4DB3">
        <w:t xml:space="preserve">e have </w:t>
      </w:r>
      <w:r>
        <w:t xml:space="preserve">collected a comprehensive </w:t>
      </w:r>
      <w:r w:rsidRPr="009A28E6">
        <w:rPr>
          <w:i/>
        </w:rPr>
        <w:t>E. coli</w:t>
      </w:r>
      <w:r>
        <w:t xml:space="preserve">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up-regulated,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14:paraId="64F001D0" w14:textId="77777777" w:rsidR="00E54F05" w:rsidRDefault="00E54F05" w:rsidP="001A7C5B">
      <w:pPr>
        <w:pStyle w:val="NoSpacing"/>
      </w:pPr>
    </w:p>
    <w:p w14:paraId="6682658C" w14:textId="3E59B9EE" w:rsidR="00A6757F" w:rsidRDefault="00FA6EAE" w:rsidP="001A7C5B">
      <w:pPr>
        <w:pStyle w:val="NoSpacing"/>
      </w:pPr>
      <w:r>
        <w:t xml:space="preserve">Our results </w:t>
      </w:r>
      <w:r w:rsidR="00AB2448">
        <w:t xml:space="preserve">provide a coherent picture of </w:t>
      </w:r>
      <w:r w:rsidR="00AB2448" w:rsidRPr="00EE5A43">
        <w:rPr>
          <w:i/>
        </w:rPr>
        <w:t>E. coli</w:t>
      </w:r>
      <w:r w:rsidR="00BC4A16">
        <w:t xml:space="preserve"> stationary phase</w:t>
      </w:r>
      <w:r w:rsidR="00AB2448">
        <w:t xml:space="preserve">, as </w:t>
      </w:r>
      <w:r>
        <w:t>summarized in Figure 6</w:t>
      </w:r>
      <w:r w:rsidR="00A00286">
        <w:t>.</w:t>
      </w:r>
      <w:r>
        <w:t xml:space="preserve"> </w:t>
      </w:r>
      <w:r w:rsidR="00F5631D">
        <w:rPr>
          <w:i/>
          <w:iCs/>
        </w:rPr>
        <w:t xml:space="preserve">E. coli </w:t>
      </w:r>
      <w:r w:rsidR="00F5631D">
        <w:t>c</w:t>
      </w:r>
      <w:r w:rsidR="000F36F6">
        <w:t>ould</w:t>
      </w:r>
      <w:r w:rsidR="00F5631D">
        <w:t xml:space="preserve"> survive for over a week when starved for glucose</w:t>
      </w:r>
      <w:r w:rsidR="00876D4A">
        <w:t xml:space="preserve"> in a well-buffered minimal me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w:t>
      </w:r>
      <w:r w:rsidR="00F5631D" w:rsidRPr="005601E9">
        <w:t>enter</w:t>
      </w:r>
      <w:r w:rsidR="000F36F6" w:rsidRPr="005601E9">
        <w:t>ed</w:t>
      </w:r>
      <w:r w:rsidR="00F5631D" w:rsidRPr="005601E9">
        <w:t xml:space="preserve"> </w:t>
      </w:r>
      <w:r w:rsidR="00B23F4A" w:rsidRPr="005601E9">
        <w:t>stationary phase</w:t>
      </w:r>
      <w:r w:rsidR="00946BC4" w:rsidRPr="005601E9">
        <w:t xml:space="preserve"> (Figure 6B)</w:t>
      </w:r>
      <w:r w:rsidR="00F5631D" w:rsidRPr="005601E9">
        <w:t xml:space="preserve">.  </w:t>
      </w:r>
      <w:r w:rsidR="00F634F3" w:rsidRPr="005601E9">
        <w:t xml:space="preserve">As </w:t>
      </w:r>
      <w:r w:rsidR="00F5631D" w:rsidRPr="005601E9">
        <w:t xml:space="preserve">cells </w:t>
      </w:r>
      <w:r w:rsidRPr="005601E9">
        <w:t>cease</w:t>
      </w:r>
      <w:r w:rsidR="00F634F3" w:rsidRPr="005601E9">
        <w:t>d</w:t>
      </w:r>
      <w:r w:rsidR="00F5631D" w:rsidRPr="005601E9">
        <w:t xml:space="preserve"> </w:t>
      </w:r>
      <w:r w:rsidR="00F634F3" w:rsidRPr="005601E9">
        <w:t>to divide</w:t>
      </w:r>
      <w:r w:rsidR="00935750" w:rsidRPr="005601E9">
        <w:t>,</w:t>
      </w:r>
      <w:r w:rsidR="00F634F3" w:rsidRPr="005601E9">
        <w:t xml:space="preserve"> the </w:t>
      </w:r>
      <w:r w:rsidR="00F5631D" w:rsidRPr="005601E9">
        <w:t xml:space="preserve">demand for new protein synthesis </w:t>
      </w:r>
      <w:r w:rsidR="00A00286" w:rsidRPr="005601E9">
        <w:t>declined.</w:t>
      </w:r>
      <w:r w:rsidR="00BD7623" w:rsidRPr="005601E9">
        <w:rPr>
          <w:shd w:val="clear" w:color="auto" w:fill="FFFFFF" w:themeFill="background1"/>
        </w:rPr>
        <w:t xml:space="preserve"> </w:t>
      </w:r>
      <w:r w:rsidR="003D2BF7" w:rsidRPr="005601E9">
        <w:rPr>
          <w:rFonts w:asciiTheme="minorHAnsi" w:hAnsiTheme="minorHAnsi"/>
          <w:color w:val="222222"/>
          <w:shd w:val="clear" w:color="auto" w:fill="FFFFFF" w:themeFill="background1"/>
        </w:rPr>
        <w:t>Reducing the overall pool of mRNA could contribute to limit</w:t>
      </w:r>
      <w:r w:rsidR="00C138E9" w:rsidRPr="005601E9">
        <w:rPr>
          <w:rFonts w:asciiTheme="minorHAnsi" w:hAnsiTheme="minorHAnsi"/>
          <w:color w:val="222222"/>
          <w:shd w:val="clear" w:color="auto" w:fill="FFFFFF" w:themeFill="background1"/>
        </w:rPr>
        <w:t>ing</w:t>
      </w:r>
      <w:r w:rsidR="003D2BF7" w:rsidRPr="005601E9">
        <w:rPr>
          <w:rFonts w:asciiTheme="minorHAnsi" w:hAnsiTheme="minorHAnsi"/>
          <w:color w:val="222222"/>
          <w:shd w:val="clear" w:color="auto" w:fill="FFFFFF" w:themeFill="background1"/>
        </w:rPr>
        <w:t xml:space="preserve"> new protein synthesis</w:t>
      </w:r>
      <w:r w:rsidR="003D2BF7" w:rsidRPr="005601E9">
        <w:rPr>
          <w:rFonts w:ascii="arial;sans-serif" w:hAnsi="arial;sans-serif"/>
          <w:color w:val="222222"/>
          <w:sz w:val="18"/>
          <w:shd w:val="clear" w:color="auto" w:fill="FFFFFF" w:themeFill="background1"/>
        </w:rPr>
        <w:t>.</w:t>
      </w:r>
      <w:r w:rsidR="003D2BF7">
        <w:rPr>
          <w:rFonts w:ascii="arial;sans-serif" w:hAnsi="arial;sans-serif"/>
          <w:color w:val="222222"/>
          <w:sz w:val="18"/>
          <w:shd w:val="clear" w:color="auto" w:fill="FFFFFF" w:themeFill="background1"/>
        </w:rPr>
        <w:t xml:space="preserve"> </w:t>
      </w:r>
      <w:r w:rsidR="00BC4A16">
        <w:t>Upon entry to stationary phase</w:t>
      </w:r>
      <w:r w:rsidR="00DF4F0B">
        <w:t>,</w:t>
      </w:r>
      <w:r w:rsidR="00946BC4">
        <w:t xml:space="preserve"> lipid</w:t>
      </w:r>
      <w:r w:rsidR="00DF4F0B">
        <w:t xml:space="preserve"> </w:t>
      </w:r>
      <w:r w:rsidR="00946BC4">
        <w:t xml:space="preserve">A and phospholipids </w:t>
      </w:r>
      <w:r>
        <w:t>were</w:t>
      </w:r>
      <w:r w:rsidR="00946BC4">
        <w:t xml:space="preserve"> modified by PagP and CFA synthetase</w:t>
      </w:r>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337E95A9" w14:textId="77777777" w:rsidR="00A6757F" w:rsidRDefault="00A6757F" w:rsidP="001A7C5B">
      <w:pPr>
        <w:pStyle w:val="NoSpacing"/>
      </w:pPr>
    </w:p>
    <w:p w14:paraId="1A403A28" w14:textId="26DD6FAC"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w:t>
      </w:r>
      <w:r w:rsidR="00A31466">
        <w:t>a starved state</w:t>
      </w:r>
      <w:r w:rsidR="001A7C5B">
        <w:t xml:space="preserv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w:t>
      </w:r>
      <w:r w:rsidR="00BC4A16">
        <w:t xml:space="preserve"> upon entry to stationary phase</w:t>
      </w:r>
      <w:r w:rsidR="0079687C">
        <w:t xml:space="preserve">, we also </w:t>
      </w:r>
      <w:r w:rsidR="0015173A">
        <w:t>demo</w:t>
      </w:r>
      <w:r w:rsidR="0015173A">
        <w:t>n</w:t>
      </w:r>
      <w:r w:rsidR="0015173A">
        <w:t xml:space="preserve">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w:t>
      </w:r>
      <w:r w:rsidR="001A7C5B" w:rsidRPr="008C2C15">
        <w:rPr>
          <w:color w:val="auto"/>
        </w:rPr>
        <w:t>n</w:t>
      </w:r>
      <w:r w:rsidR="001A7C5B" w:rsidRPr="008C2C15">
        <w:rPr>
          <w:color w:val="auto"/>
        </w:rPr>
        <w:t>to different ca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xml:space="preserve">, or at least consistent with, cells coping with </w:t>
      </w:r>
      <w:r w:rsidR="00B23F4A">
        <w:rPr>
          <w:color w:val="auto"/>
        </w:rPr>
        <w:t>starv</w:t>
      </w:r>
      <w:r w:rsidR="00B23F4A">
        <w:rPr>
          <w:color w:val="auto"/>
        </w:rPr>
        <w:t>a</w:t>
      </w:r>
      <w:r w:rsidR="00B23F4A">
        <w:rPr>
          <w:color w:val="auto"/>
        </w:rPr>
        <w:t>tion</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2D03C821" w14:textId="77777777" w:rsidR="00B9696F" w:rsidRPr="008C2C15" w:rsidRDefault="00B9696F" w:rsidP="001A7C5B">
      <w:pPr>
        <w:pStyle w:val="NoSpacing"/>
        <w:rPr>
          <w:color w:val="auto"/>
        </w:rPr>
      </w:pPr>
    </w:p>
    <w:p w14:paraId="05216B4A" w14:textId="2CAAEDC0"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w:t>
      </w:r>
      <w:r w:rsidR="00A31466">
        <w:rPr>
          <w:color w:val="auto"/>
        </w:rPr>
        <w:t>a starved state</w:t>
      </w:r>
      <w:r w:rsidR="00B9696F" w:rsidRPr="008C2C15">
        <w:rPr>
          <w:color w:val="auto"/>
        </w:rPr>
        <w:t xml:space="preserv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down-regulated,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tRNA.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r w:rsidR="00B9696F" w:rsidRPr="008C2C15">
        <w:rPr>
          <w:color w:val="auto"/>
        </w:rPr>
        <w:t>ppGpp</w:t>
      </w:r>
      <w:r w:rsidR="00035091" w:rsidRPr="008C2C15">
        <w:rPr>
          <w:color w:val="auto"/>
        </w:rPr>
        <w:t xml:space="preserve"> alarmone</w:t>
      </w:r>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r w:rsidR="00B9696F" w:rsidRPr="008C2C15">
        <w:rPr>
          <w:color w:val="auto"/>
        </w:rPr>
        <w:t>rRNA</w:t>
      </w:r>
      <w:r w:rsidR="008013BE" w:rsidRPr="008C2C15">
        <w:rPr>
          <w:color w:val="auto"/>
        </w:rPr>
        <w:t xml:space="preserve"> synthesis</w:t>
      </w:r>
      <w:r w:rsidR="00B9696F" w:rsidRPr="008C2C15">
        <w:rPr>
          <w:color w:val="auto"/>
        </w:rPr>
        <w:t xml:space="preserve"> </w:t>
      </w:r>
      <w:r w:rsidR="00C340B9" w:rsidRPr="008C2C15">
        <w:rPr>
          <w:color w:val="auto"/>
        </w:rPr>
        <w:fldChar w:fldCharType="begin"/>
      </w:r>
      <w:r w:rsidR="0043065E">
        <w:rPr>
          <w:color w:val="auto"/>
        </w:rPr>
        <w:instrText xml:space="preserve"> ADDIN ZOTERO_ITEM CSL_CITATION {"citationID":"5vttghs18","properties":{"formattedCitation":"[35]","plainCitation":"[3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35]</w:t>
      </w:r>
      <w:r w:rsidR="00C340B9"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w:t>
      </w:r>
      <w:r w:rsidR="00B9696F" w:rsidRPr="008C2C15">
        <w:rPr>
          <w:color w:val="auto"/>
        </w:rPr>
        <w:t>c</w:t>
      </w:r>
      <w:r w:rsidR="00B9696F" w:rsidRPr="008C2C15">
        <w:rPr>
          <w:color w:val="auto"/>
        </w:rPr>
        <w:t>tion of</w:t>
      </w:r>
      <w:r w:rsidR="00D17909" w:rsidRPr="008C2C15">
        <w:rPr>
          <w:color w:val="auto"/>
        </w:rPr>
        <w:t xml:space="preserve"> relative</w:t>
      </w:r>
      <w:r w:rsidR="00B9696F" w:rsidRPr="008C2C15">
        <w:rPr>
          <w:color w:val="auto"/>
        </w:rPr>
        <w:t xml:space="preserve"> rRNA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tRNA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ecreases in rRNA or tRNA abundance</w:t>
      </w:r>
      <w:r w:rsidR="00B9696F" w:rsidRPr="005601E9">
        <w:rPr>
          <w:color w:val="auto"/>
          <w:shd w:val="clear" w:color="auto" w:fill="FFFFFF" w:themeFill="background1"/>
        </w:rPr>
        <w:t>.</w:t>
      </w:r>
      <w:r w:rsidR="003D2BF7" w:rsidRPr="005601E9">
        <w:rPr>
          <w:rFonts w:ascii="arial;sans-serif" w:hAnsi="arial;sans-serif"/>
          <w:color w:val="222222"/>
          <w:sz w:val="18"/>
          <w:shd w:val="clear" w:color="auto" w:fill="FFFFFF" w:themeFill="background1"/>
        </w:rPr>
        <w:t xml:space="preserve"> </w:t>
      </w:r>
      <w:r w:rsidR="003D2BF7" w:rsidRPr="005601E9">
        <w:rPr>
          <w:rFonts w:asciiTheme="minorHAnsi" w:hAnsiTheme="minorHAnsi"/>
          <w:color w:val="222222"/>
          <w:shd w:val="clear" w:color="auto" w:fill="FFFFFF" w:themeFill="background1"/>
        </w:rPr>
        <w:t>Even if the total rRNA decreases over the time course, the total mRNA would decrease more by a proportional amount</w:t>
      </w:r>
      <w:r w:rsidR="003D2BF7">
        <w:rPr>
          <w:rFonts w:asciiTheme="minorHAnsi" w:hAnsiTheme="minorHAnsi"/>
          <w:color w:val="222222"/>
          <w:shd w:val="clear" w:color="auto" w:fill="FFFFFF" w:themeFill="background1"/>
        </w:rPr>
        <w:t>.</w:t>
      </w:r>
      <w:r w:rsidR="00150045" w:rsidRPr="003D2BF7">
        <w:rPr>
          <w:rFonts w:asciiTheme="minorHAnsi" w:hAnsiTheme="minorHAnsi"/>
          <w:color w:val="auto"/>
          <w:shd w:val="clear" w:color="auto" w:fill="FFFFFF" w:themeFill="background1"/>
        </w:rPr>
        <w:t xml:space="preserve"> </w:t>
      </w:r>
      <w:r w:rsidR="00150045" w:rsidRPr="003D2BF7">
        <w:rPr>
          <w:rFonts w:asciiTheme="minorHAnsi" w:hAnsiTheme="minorHAnsi"/>
          <w:color w:val="auto"/>
        </w:rPr>
        <w:t>S</w:t>
      </w:r>
      <w:r w:rsidR="00150045" w:rsidRPr="008C2C15">
        <w:rPr>
          <w:color w:val="auto"/>
        </w:rPr>
        <w:t>aid another way, the d</w:t>
      </w:r>
      <w:r w:rsidR="00150045">
        <w:t xml:space="preserve">own-regulation of </w:t>
      </w:r>
      <w:r w:rsidR="00284445">
        <w:t xml:space="preserve">new </w:t>
      </w:r>
      <w:r w:rsidR="00150045">
        <w:t xml:space="preserve">rRNA synthesis by the stringent response may be most important for shutting down the produc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cing the level of ribosomes in already existing cells.</w:t>
      </w:r>
      <w:r w:rsidR="00B9696F">
        <w:t xml:space="preserve"> </w:t>
      </w:r>
    </w:p>
    <w:p w14:paraId="6E1DAC6E" w14:textId="77777777" w:rsidR="00B9696F" w:rsidRDefault="00B9696F" w:rsidP="00B9696F">
      <w:pPr>
        <w:pStyle w:val="NoSpacing"/>
      </w:pPr>
    </w:p>
    <w:p w14:paraId="036CDACC" w14:textId="21333039"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340B9">
        <w:fldChar w:fldCharType="begin"/>
      </w:r>
      <w:r w:rsidR="0043065E">
        <w:instrText xml:space="preserve"> ADDIN ZOTERO_ITEM CSL_CITATION {"citationID":"203os65qde","properties":{"formattedCitation":"[36,37]","plainCitation":"[36,37]"},"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340B9">
        <w:fldChar w:fldCharType="separate"/>
      </w:r>
      <w:r w:rsidR="0043065E">
        <w:rPr>
          <w:noProof/>
        </w:rPr>
        <w:t>[36,37]</w:t>
      </w:r>
      <w:r w:rsidR="00C340B9">
        <w:fldChar w:fldCharType="end"/>
      </w:r>
      <w:r w:rsidR="00B9696F">
        <w:t>. A</w:t>
      </w:r>
      <w:r w:rsidR="001357EF">
        <w:t>s a</w:t>
      </w:r>
      <w:r w:rsidR="00B9696F">
        <w:t xml:space="preserve"> consequence</w:t>
      </w:r>
      <w:r w:rsidR="001357EF">
        <w:t xml:space="preserve">, </w:t>
      </w:r>
      <w:r w:rsidR="00B9696F">
        <w:t>when cells cease to d</w:t>
      </w:r>
      <w:r w:rsidR="00B9696F">
        <w:t>i</w:t>
      </w:r>
      <w:r w:rsidR="00B9696F">
        <w:t>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oteins may be buf</w:t>
      </w:r>
      <w:r w:rsidR="00B9696F">
        <w:t>f</w:t>
      </w:r>
      <w:r w:rsidR="00B9696F">
        <w:t xml:space="preserve">ered </w:t>
      </w:r>
      <w:r w:rsidR="004514F6">
        <w:t>against</w:t>
      </w:r>
      <w:r w:rsidR="00B9696F">
        <w:t xml:space="preserve"> relatively fast changes in nutrient availability. At the same time certain pr</w:t>
      </w:r>
      <w:r w:rsidR="00B9696F">
        <w:t>o</w:t>
      </w:r>
      <w:r w:rsidR="00B9696F">
        <w:t>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rtional to their tra</w:t>
      </w:r>
      <w:r w:rsidR="00B9696F">
        <w:t>n</w:t>
      </w:r>
      <w:r w:rsidR="00B9696F">
        <w:t>scripts</w:t>
      </w:r>
      <w:r w:rsidR="001357EF">
        <w:t>. Another subset, ~15%</w:t>
      </w:r>
      <w:r w:rsidR="00B9696F">
        <w:t xml:space="preserve"> of proteins</w:t>
      </w:r>
      <w:r w:rsidR="001357EF">
        <w:t>,</w:t>
      </w:r>
      <w:r w:rsidR="00B9696F">
        <w:t xml:space="preserve"> tended </w:t>
      </w:r>
      <w:r w:rsidR="00186754">
        <w:t>to be more stable—they were propo</w:t>
      </w:r>
      <w:r w:rsidR="00186754">
        <w:t>r</w:t>
      </w:r>
      <w:r w:rsidR="00186754">
        <w:t xml:space="preserve">tional to the </w:t>
      </w:r>
      <w:r w:rsidR="00B9696F">
        <w:t>integra</w:t>
      </w:r>
      <w:r w:rsidR="00186754">
        <w:t>ted abundance of their</w:t>
      </w:r>
      <w:r w:rsidR="001357EF">
        <w:t xml:space="preserve"> transcripts </w:t>
      </w:r>
      <w:r w:rsidR="00B9696F">
        <w:t>over t</w:t>
      </w:r>
      <w:r w:rsidR="001357EF">
        <w:t>he time scale of our exper</w:t>
      </w:r>
      <w:r w:rsidR="001357EF">
        <w:t>i</w:t>
      </w:r>
      <w:r w:rsidR="001357EF">
        <w:t>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several flagella</w:t>
      </w:r>
      <w:r w:rsidR="0015173A">
        <w:rPr>
          <w:color w:val="auto"/>
        </w:rPr>
        <w:t>r</w:t>
      </w:r>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r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oduction int</w:t>
      </w:r>
      <w:r w:rsidR="00B9696F" w:rsidRPr="008C2C15">
        <w:rPr>
          <w:color w:val="auto"/>
        </w:rPr>
        <w:t>e</w:t>
      </w:r>
      <w:r w:rsidR="00B9696F" w:rsidRPr="008C2C15">
        <w:rPr>
          <w:color w:val="auto"/>
        </w:rPr>
        <w:t>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n cell division and the flagell</w:t>
      </w:r>
      <w:r w:rsidR="00A93BD4" w:rsidRPr="008C2C15">
        <w:rPr>
          <w:color w:val="auto"/>
        </w:rPr>
        <w:t>ar</w:t>
      </w:r>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w:t>
      </w:r>
      <w:r w:rsidR="00186754" w:rsidRPr="008C2C15">
        <w:rPr>
          <w:color w:val="auto"/>
        </w:rPr>
        <w:t>k</w:t>
      </w:r>
      <w:r w:rsidR="00186754" w:rsidRPr="008C2C15">
        <w:rPr>
          <w:color w:val="auto"/>
        </w:rPr>
        <w:t>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w:t>
      </w:r>
      <w:r w:rsidR="00B9696F" w:rsidRPr="008C2C15">
        <w:rPr>
          <w:color w:val="auto"/>
        </w:rPr>
        <w:t>c</w:t>
      </w:r>
      <w:r w:rsidR="00B9696F" w:rsidRPr="008C2C15">
        <w:rPr>
          <w:color w:val="auto"/>
        </w:rPr>
        <w:t>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r w:rsidR="009B1B83" w:rsidRPr="009B1B83">
        <w:rPr>
          <w:rFonts w:asciiTheme="minorHAnsi" w:hAnsiTheme="minorHAnsi"/>
          <w:color w:val="000000"/>
          <w:szCs w:val="18"/>
        </w:rPr>
        <w:t xml:space="preserve"> </w:t>
      </w:r>
      <w:r w:rsidR="009B1B83" w:rsidRPr="005601E9">
        <w:rPr>
          <w:rFonts w:asciiTheme="minorHAnsi" w:hAnsiTheme="minorHAnsi"/>
          <w:color w:val="000000"/>
          <w:szCs w:val="18"/>
        </w:rPr>
        <w:t xml:space="preserve">For proteins to track dynamically with their transcripts they must have a short half life. For this reason, </w:t>
      </w:r>
      <w:r w:rsidR="009B1B83" w:rsidRPr="005601E9">
        <w:rPr>
          <w:rFonts w:asciiTheme="minorHAnsi" w:hAnsiTheme="minorHAnsi"/>
          <w:color w:val="000000"/>
          <w:szCs w:val="20"/>
        </w:rPr>
        <w:t>w</w:t>
      </w:r>
      <w:r w:rsidR="009B1B83" w:rsidRPr="005601E9">
        <w:rPr>
          <w:rFonts w:asciiTheme="minorHAnsi" w:hAnsiTheme="minorHAnsi"/>
          <w:color w:val="000000"/>
          <w:szCs w:val="18"/>
        </w:rPr>
        <w:t>e can compare those terms enriched for proteins that dynamically correlate with their tra</w:t>
      </w:r>
      <w:r w:rsidR="009B1B83" w:rsidRPr="005601E9">
        <w:rPr>
          <w:rFonts w:asciiTheme="minorHAnsi" w:hAnsiTheme="minorHAnsi"/>
          <w:color w:val="000000"/>
          <w:szCs w:val="18"/>
        </w:rPr>
        <w:t>n</w:t>
      </w:r>
      <w:r w:rsidR="009B1B83" w:rsidRPr="005601E9">
        <w:rPr>
          <w:rFonts w:asciiTheme="minorHAnsi" w:hAnsiTheme="minorHAnsi"/>
          <w:color w:val="000000"/>
          <w:szCs w:val="18"/>
        </w:rPr>
        <w:t xml:space="preserve">scripts to the COG terms reported by Maier et al. </w:t>
      </w:r>
      <w:r w:rsidR="003E01E3">
        <w:rPr>
          <w:rFonts w:asciiTheme="minorHAnsi" w:hAnsiTheme="minorHAnsi"/>
          <w:color w:val="000000"/>
          <w:szCs w:val="18"/>
        </w:rPr>
        <w:fldChar w:fldCharType="begin"/>
      </w:r>
      <w:r w:rsidR="003E01E3">
        <w:rPr>
          <w:rFonts w:asciiTheme="minorHAnsi" w:hAnsiTheme="minorHAnsi"/>
          <w:color w:val="000000"/>
          <w:szCs w:val="18"/>
        </w:rPr>
        <w:instrText xml:space="preserve"> ADDIN ZOTERO_ITEM CSL_CITATION {"citationID":"v2qnmm892","properties":{"formattedCitation":"[23]","plainCitation":"[23]"},"citationItems":[{"id":"E1lcr5lY/8NII2RfZ","uris":["http://zotero.org/users/local/nzbyWFEW/items/3QVQH2W9"],"uri":["http://zotero.org/users/local/nzbyWFEW/items/3QVQH2W9"],"itemData":{"id":"E1lcr5lY/8NII2RfZ","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year":2011,"month":7,"day":19},"accessed":{"year":2015,"month":4,"day":9},"PMID":"21772259","PMCID":"PMC3159969","page-first":"511","container-title-short":"Mol. Syst. Biol."}}],"schema":"https://github.com/citation-style-language/schema/raw/master/csl-citation.json"} </w:instrText>
      </w:r>
      <w:r w:rsidR="003E01E3">
        <w:rPr>
          <w:rFonts w:asciiTheme="minorHAnsi" w:hAnsiTheme="minorHAnsi"/>
          <w:color w:val="000000"/>
          <w:szCs w:val="18"/>
        </w:rPr>
        <w:fldChar w:fldCharType="separate"/>
      </w:r>
      <w:r w:rsidR="003E01E3">
        <w:rPr>
          <w:rFonts w:asciiTheme="minorHAnsi" w:hAnsiTheme="minorHAnsi"/>
          <w:noProof/>
          <w:color w:val="000000"/>
          <w:szCs w:val="18"/>
        </w:rPr>
        <w:t>[23]</w:t>
      </w:r>
      <w:r w:rsidR="003E01E3">
        <w:rPr>
          <w:rFonts w:asciiTheme="minorHAnsi" w:hAnsiTheme="minorHAnsi"/>
          <w:color w:val="000000"/>
          <w:szCs w:val="18"/>
        </w:rPr>
        <w:fldChar w:fldCharType="end"/>
      </w:r>
      <w:r w:rsidR="003E01E3">
        <w:rPr>
          <w:rFonts w:asciiTheme="minorHAnsi" w:hAnsiTheme="minorHAnsi"/>
          <w:color w:val="000000"/>
          <w:szCs w:val="18"/>
        </w:rPr>
        <w:t xml:space="preserve"> </w:t>
      </w:r>
      <w:r w:rsidR="009B1B83" w:rsidRPr="005601E9">
        <w:rPr>
          <w:rFonts w:asciiTheme="minorHAnsi" w:hAnsiTheme="minorHAnsi"/>
          <w:color w:val="000000"/>
          <w:szCs w:val="18"/>
        </w:rPr>
        <w:t>that have shorter than average half lives in</w:t>
      </w:r>
      <w:r w:rsidR="009B1B83" w:rsidRPr="005601E9">
        <w:rPr>
          <w:rFonts w:asciiTheme="minorHAnsi" w:hAnsiTheme="minorHAnsi"/>
          <w:i/>
          <w:iCs/>
          <w:color w:val="000000"/>
          <w:szCs w:val="18"/>
        </w:rPr>
        <w:t xml:space="preserve"> M</w:t>
      </w:r>
      <w:r w:rsidR="00B07D5C"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pneumoniae</w:t>
      </w:r>
      <w:r w:rsidR="009B1B83" w:rsidRPr="005601E9">
        <w:rPr>
          <w:rFonts w:asciiTheme="minorHAnsi" w:hAnsiTheme="minorHAnsi"/>
          <w:color w:val="000000"/>
          <w:szCs w:val="18"/>
        </w:rPr>
        <w:t>.  We found that those COG terms with shorter than average half lives were generally consistent with terms that were enriched in highly dynamically correlated protein</w:t>
      </w:r>
      <w:r w:rsidR="00217D4F" w:rsidRPr="005601E9">
        <w:rPr>
          <w:rFonts w:asciiTheme="minorHAnsi" w:hAnsiTheme="minorHAnsi"/>
          <w:color w:val="000000"/>
          <w:szCs w:val="18"/>
        </w:rPr>
        <w:t>s</w:t>
      </w:r>
      <w:r w:rsidR="009B1B83" w:rsidRPr="005601E9">
        <w:rPr>
          <w:rFonts w:asciiTheme="minorHAnsi" w:hAnsiTheme="minorHAnsi"/>
          <w:color w:val="000000"/>
          <w:szCs w:val="18"/>
        </w:rPr>
        <w:t xml:space="preserve"> and mRNA</w:t>
      </w:r>
      <w:r w:rsidR="00217D4F" w:rsidRPr="005601E9">
        <w:rPr>
          <w:rFonts w:asciiTheme="minorHAnsi" w:hAnsiTheme="minorHAnsi"/>
          <w:color w:val="000000"/>
          <w:szCs w:val="18"/>
        </w:rPr>
        <w:t>s</w:t>
      </w:r>
      <w:r w:rsidR="009B1B83" w:rsidRPr="005601E9">
        <w:rPr>
          <w:rFonts w:asciiTheme="minorHAnsi" w:hAnsiTheme="minorHAnsi"/>
          <w:color w:val="000000"/>
          <w:szCs w:val="18"/>
        </w:rPr>
        <w:t>. In particular, Maier et al. found that terms involved with energy pr</w:t>
      </w:r>
      <w:r w:rsidR="009B1B83" w:rsidRPr="005601E9">
        <w:rPr>
          <w:rFonts w:asciiTheme="minorHAnsi" w:hAnsiTheme="minorHAnsi"/>
          <w:color w:val="000000"/>
          <w:szCs w:val="18"/>
        </w:rPr>
        <w:t>o</w:t>
      </w:r>
      <w:r w:rsidR="009B1B83" w:rsidRPr="005601E9">
        <w:rPr>
          <w:rFonts w:asciiTheme="minorHAnsi" w:hAnsiTheme="minorHAnsi"/>
          <w:color w:val="000000"/>
          <w:szCs w:val="18"/>
        </w:rPr>
        <w:t>duction (COG term C), metabolism (COG terms H, I, G), protein turnover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O), and signaling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T) had protein turnover rates significantly faster than the overall a</w:t>
      </w:r>
      <w:r w:rsidR="009B1B83" w:rsidRPr="005601E9">
        <w:rPr>
          <w:rFonts w:asciiTheme="minorHAnsi" w:hAnsiTheme="minorHAnsi"/>
          <w:color w:val="000000"/>
          <w:szCs w:val="18"/>
        </w:rPr>
        <w:t>v</w:t>
      </w:r>
      <w:r w:rsidR="009B1B83" w:rsidRPr="005601E9">
        <w:rPr>
          <w:rFonts w:asciiTheme="minorHAnsi" w:hAnsiTheme="minorHAnsi"/>
          <w:color w:val="000000"/>
          <w:szCs w:val="18"/>
        </w:rPr>
        <w:t>erage.</w:t>
      </w:r>
    </w:p>
    <w:p w14:paraId="021267B4" w14:textId="77777777" w:rsidR="003D2BF7" w:rsidRDefault="003D2BF7" w:rsidP="00263053">
      <w:pPr>
        <w:pStyle w:val="NoSpacing"/>
        <w:rPr>
          <w:color w:val="auto"/>
        </w:rPr>
      </w:pPr>
    </w:p>
    <w:p w14:paraId="17212295" w14:textId="3A980B4B" w:rsidR="003D2BF7" w:rsidRPr="003D2BF7" w:rsidRDefault="003D2BF7" w:rsidP="00263053">
      <w:pPr>
        <w:pStyle w:val="NoSpacing"/>
        <w:rPr>
          <w:rFonts w:asciiTheme="minorHAnsi" w:hAnsiTheme="minorHAnsi"/>
          <w:color w:val="auto"/>
        </w:rPr>
      </w:pPr>
      <w:r w:rsidRPr="005601E9">
        <w:rPr>
          <w:rFonts w:asciiTheme="minorHAnsi" w:hAnsiTheme="minorHAnsi"/>
          <w:color w:val="000000"/>
          <w:shd w:val="clear" w:color="auto" w:fill="FFFFFF" w:themeFill="background1"/>
        </w:rPr>
        <w:t xml:space="preserve">Among the terms that were significantly regulated </w:t>
      </w:r>
      <w:r w:rsidR="00BC4A16" w:rsidRPr="005601E9">
        <w:rPr>
          <w:rFonts w:asciiTheme="minorHAnsi" w:hAnsiTheme="minorHAnsi"/>
          <w:color w:val="000000"/>
          <w:shd w:val="clear" w:color="auto" w:fill="FFFFFF" w:themeFill="background1"/>
        </w:rPr>
        <w:t>in stationary phase</w:t>
      </w:r>
      <w:r w:rsidRPr="005601E9">
        <w:rPr>
          <w:rFonts w:asciiTheme="minorHAnsi" w:hAnsiTheme="minorHAnsi"/>
          <w:color w:val="000000"/>
          <w:shd w:val="clear" w:color="auto" w:fill="FFFFFF" w:themeFill="background1"/>
        </w:rPr>
        <w:t xml:space="preserve">, we saw that motility was down-regulated, likely because it places a high energy burden on cells </w:t>
      </w:r>
      <w:r w:rsidR="005018ED" w:rsidRPr="005601E9">
        <w:rPr>
          <w:rFonts w:asciiTheme="minorHAnsi" w:hAnsiTheme="minorHAnsi"/>
          <w:color w:val="000000"/>
          <w:shd w:val="clear" w:color="auto" w:fill="FFFFFF" w:themeFill="background1"/>
        </w:rPr>
        <w:fldChar w:fldCharType="begin"/>
      </w:r>
      <w:r w:rsidR="0043065E" w:rsidRPr="005601E9">
        <w:rPr>
          <w:rFonts w:asciiTheme="minorHAnsi" w:hAnsiTheme="minorHAnsi"/>
          <w:color w:val="000000"/>
          <w:shd w:val="clear" w:color="auto" w:fill="FFFFFF" w:themeFill="background1"/>
        </w:rPr>
        <w:instrText xml:space="preserve"> ADDIN ZOTERO_ITEM CSL_CITATION {"citationID":"X2YE2vbM","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5018ED" w:rsidRPr="005601E9">
        <w:rPr>
          <w:rFonts w:asciiTheme="minorHAnsi" w:hAnsiTheme="minorHAnsi"/>
          <w:color w:val="000000"/>
          <w:shd w:val="clear" w:color="auto" w:fill="FFFFFF" w:themeFill="background1"/>
        </w:rPr>
        <w:fldChar w:fldCharType="separate"/>
      </w:r>
      <w:r w:rsidR="0043065E" w:rsidRPr="005601E9">
        <w:rPr>
          <w:rFonts w:asciiTheme="minorHAnsi" w:hAnsiTheme="minorHAnsi"/>
          <w:noProof/>
          <w:color w:val="000000"/>
          <w:shd w:val="clear" w:color="auto" w:fill="FFFFFF" w:themeFill="background1"/>
        </w:rPr>
        <w:t>[1]</w:t>
      </w:r>
      <w:r w:rsidR="005018ED" w:rsidRPr="005601E9">
        <w:rPr>
          <w:rFonts w:asciiTheme="minorHAnsi" w:hAnsiTheme="minorHAnsi"/>
          <w:color w:val="000000"/>
          <w:shd w:val="clear" w:color="auto" w:fill="FFFFFF" w:themeFill="background1"/>
        </w:rPr>
        <w:fldChar w:fldCharType="end"/>
      </w:r>
      <w:r w:rsidR="005018ED"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Pr="005601E9">
        <w:rPr>
          <w:rFonts w:asciiTheme="minorHAnsi" w:hAnsiTheme="minorHAnsi"/>
          <w:color w:val="000000"/>
          <w:shd w:val="clear" w:color="auto" w:fill="FFFFFF" w:themeFill="background1"/>
        </w:rPr>
        <w:t>Additionally</w:t>
      </w:r>
      <w:r w:rsidR="00DF0A52" w:rsidRPr="005601E9">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it has been shown that flagella in </w:t>
      </w:r>
      <w:r w:rsidRPr="005601E9">
        <w:rPr>
          <w:rFonts w:asciiTheme="minorHAnsi" w:hAnsiTheme="minorHAnsi"/>
          <w:i/>
          <w:iCs/>
          <w:color w:val="000000"/>
          <w:shd w:val="clear" w:color="auto" w:fill="FFFFFF" w:themeFill="background1"/>
        </w:rPr>
        <w:t xml:space="preserve">E. coli </w:t>
      </w:r>
      <w:r w:rsidRPr="005601E9">
        <w:rPr>
          <w:rFonts w:asciiTheme="minorHAnsi" w:hAnsiTheme="minorHAnsi"/>
          <w:color w:val="000000"/>
          <w:shd w:val="clear" w:color="auto" w:fill="FFFFFF" w:themeFill="background1"/>
        </w:rPr>
        <w:t xml:space="preserve">are down-regulated by the stringent response </w:t>
      </w:r>
      <w:r w:rsidR="003C62EE">
        <w:rPr>
          <w:rFonts w:asciiTheme="minorHAnsi" w:hAnsiTheme="minorHAnsi"/>
          <w:color w:val="000000"/>
          <w:shd w:val="clear" w:color="auto" w:fill="FFFFFF" w:themeFill="background1"/>
        </w:rPr>
        <w:fldChar w:fldCharType="begin"/>
      </w:r>
      <w:r w:rsidR="003C62EE">
        <w:rPr>
          <w:rFonts w:asciiTheme="minorHAnsi" w:hAnsiTheme="minorHAnsi"/>
          <w:color w:val="000000"/>
          <w:shd w:val="clear" w:color="auto" w:fill="FFFFFF" w:themeFill="background1"/>
        </w:rPr>
        <w:instrText xml:space="preserve"> ADDIN ZOTERO_ITEM CSL_CITATION {"citationID":"iv711sj1h","properties":{"formattedCitation":"[38]","plainCitation":"[38]"},"citationItems":[{"id":416,"uris":["http://zotero.org/users/2021925/items/FBADNMI6"],"uri":["http://zotero.org/users/2021925/items/FBADNMI6"],"itemData":{"id":416,"type":"article-journal","title":"Transcription profiling of the stringent response in Escherichia coli","container-title":"Journal of Bacteriology","page":"1084-1096","volume":"190","issue":"3","source":"PubMed","abstract":"The bacterial stringent response serves as a paradigm for understanding global regulatory processes. It can be triggered by nutrient downshifts or starvation and is characterized by a rapid RelA-dependent increase in the alarmone (p)ppGpp. One hallmark of the response is the switch from maximum-growth-promoting to biosynthesis-related gene expression. However, the global transcription patterns accompanying the stringent response in Escherichia coli have not been analyzed comprehensively. Here, we present a time series of gene expression profiles for two serine hydroxymate-treated cultures: (i) MG1655, a wild-type E. coli K-12 strain, and (ii) an isogenic relADelta251 derivative defective in the stringent response. The stringent response in MG1655 develops in a hierarchical manner, ultimately involving almost 500 differentially expressed genes, while the relADelta251 mutant response is both delayed and limited in scope. We show that in addition to the down-regulation of stable RNA-encoding genes, flagellar and chemotaxis gene expression is also under stringent control. Reduced transcription of these systems, as well as metabolic and transporter-encoding genes, constitutes much of the down-regulated expression pattern. Conversely, a significantly larger number of genes are up-regulated. Under the conditions used, induction of amino acid biosynthetic genes is limited to the leader sequences of attenuator-regulated operons. Instead, up-regulated genes with known functions, including both regulators (e.g., rpoE, rpoH, and rpoS) and effectors, are largely involved in stress responses. However, one-half of the up-regulated genes have unknown functions. How these results are correlated with the various effects of (p)ppGpp (in particular, RNA polymerase redistribution) is discussed.","DOI":"10.1128/JB.01092-07","ISSN":"1098-5530","note":"PMID: 18039766\nPMCID: PMC2223561","journalAbbreviation":"J. Bacteriol.","language":"eng","author":[{"family":"Durfee","given":"Tim"},{"family":"Hansen","given":"Anne-Marie"},{"family":"Zhi","given":"Huijun"},{"family":"Blattner","given":"Frederick R."},{"family":"Jin","given":"Ding Jun"}],"issued":{"date-parts":[["2008",2]]},"PMID":"18039766","PMCID":"PMC2223561"}}],"schema":"https://github.com/citation-style-language/schema/raw/master/csl-citation.json"} </w:instrText>
      </w:r>
      <w:r w:rsidR="003C62EE">
        <w:rPr>
          <w:rFonts w:asciiTheme="minorHAnsi" w:hAnsiTheme="minorHAnsi"/>
          <w:color w:val="000000"/>
          <w:shd w:val="clear" w:color="auto" w:fill="FFFFFF" w:themeFill="background1"/>
        </w:rPr>
        <w:fldChar w:fldCharType="separate"/>
      </w:r>
      <w:r w:rsidR="003C62EE">
        <w:rPr>
          <w:rFonts w:asciiTheme="minorHAnsi" w:hAnsiTheme="minorHAnsi"/>
          <w:noProof/>
          <w:color w:val="000000"/>
          <w:shd w:val="clear" w:color="auto" w:fill="FFFFFF" w:themeFill="background1"/>
        </w:rPr>
        <w:t>[38]</w:t>
      </w:r>
      <w:r w:rsidR="003C62EE">
        <w:rPr>
          <w:rFonts w:asciiTheme="minorHAnsi" w:hAnsiTheme="minorHAnsi"/>
          <w:color w:val="000000"/>
          <w:shd w:val="clear" w:color="auto" w:fill="FFFFFF" w:themeFill="background1"/>
        </w:rPr>
        <w:fldChar w:fldCharType="end"/>
      </w:r>
      <w:r w:rsidR="003C62EE">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Other observed differential regulation is related to energy conservation (shutting down e</w:t>
      </w:r>
      <w:r w:rsidRPr="005601E9">
        <w:rPr>
          <w:rFonts w:asciiTheme="minorHAnsi" w:hAnsiTheme="minorHAnsi"/>
          <w:color w:val="000000"/>
          <w:shd w:val="clear" w:color="auto" w:fill="FFFFFF" w:themeFill="background1"/>
        </w:rPr>
        <w:t>x</w:t>
      </w:r>
      <w:r w:rsidRPr="005601E9">
        <w:rPr>
          <w:rFonts w:asciiTheme="minorHAnsi" w:hAnsiTheme="minorHAnsi"/>
          <w:color w:val="000000"/>
          <w:shd w:val="clear" w:color="auto" w:fill="FFFFFF" w:themeFill="background1"/>
        </w:rPr>
        <w:t>pensive or unneeded pathways), catabolism (breaking down non-essential components for food), stopping</w:t>
      </w:r>
      <w:r w:rsidR="00B07D5C" w:rsidRPr="005601E9">
        <w:rPr>
          <w:rFonts w:asciiTheme="minorHAnsi" w:hAnsiTheme="minorHAnsi"/>
          <w:color w:val="000000"/>
          <w:shd w:val="clear" w:color="auto" w:fill="FFFFFF" w:themeFill="background1"/>
        </w:rPr>
        <w:t xml:space="preserve"> translation of new protein (as there is no longer demand for protein from new cells</w:t>
      </w:r>
      <w:r w:rsidRPr="005601E9">
        <w:rPr>
          <w:rFonts w:asciiTheme="minorHAnsi" w:hAnsiTheme="minorHAnsi"/>
          <w:color w:val="000000"/>
          <w:shd w:val="clear" w:color="auto" w:fill="FFFFFF" w:themeFill="background1"/>
        </w:rPr>
        <w:t>), or a general stress response (increasing nutrient influx or bolstering membrane integrity).</w:t>
      </w:r>
    </w:p>
    <w:p w14:paraId="6D387ED4" w14:textId="77777777" w:rsidR="00C66E07" w:rsidRPr="008C2C15" w:rsidRDefault="00C66E07" w:rsidP="00263053">
      <w:pPr>
        <w:pStyle w:val="NoSpacing"/>
        <w:rPr>
          <w:color w:val="auto"/>
        </w:rPr>
      </w:pPr>
    </w:p>
    <w:p w14:paraId="2B666D8C" w14:textId="36C25D4A"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r w:rsidR="008837BE" w:rsidRPr="008C2C15">
        <w:rPr>
          <w:color w:val="auto"/>
        </w:rPr>
        <w:t>up- or down-</w:t>
      </w:r>
      <w:r w:rsidR="00B9696F" w:rsidRPr="008C2C15">
        <w:rPr>
          <w:color w:val="auto"/>
        </w:rPr>
        <w:t xml:space="preserve">regulated </w:t>
      </w:r>
      <w:r w:rsidR="00BC4A16">
        <w:rPr>
          <w:color w:val="auto"/>
        </w:rPr>
        <w:t>upon entry to stationary phase</w:t>
      </w:r>
      <w:r w:rsidR="00B9696F" w:rsidRPr="008C2C15">
        <w:rPr>
          <w:color w:val="auto"/>
        </w:rPr>
        <w:t xml:space="preserve">.  A subset of these proteins have computationally predicted functions </w:t>
      </w:r>
      <w:r w:rsidR="00C340B9" w:rsidRPr="008C2C15">
        <w:rPr>
          <w:color w:val="auto"/>
        </w:rPr>
        <w:fldChar w:fldCharType="begin"/>
      </w:r>
      <w:r w:rsidR="003C62EE">
        <w:rPr>
          <w:color w:val="auto"/>
        </w:rPr>
        <w:instrText xml:space="preserve"> ADDIN ZOTERO_ITEM CSL_CITATION {"citationID":"2atc1eop8t","properties":{"formattedCitation":"[39]","plainCitation":"[3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340B9" w:rsidRPr="008C2C15">
        <w:rPr>
          <w:color w:val="auto"/>
        </w:rPr>
        <w:fldChar w:fldCharType="separate"/>
      </w:r>
      <w:r w:rsidR="003C62EE">
        <w:rPr>
          <w:rFonts w:eastAsia="Times New Roman" w:cs="Times New Roman"/>
          <w:color w:val="auto"/>
        </w:rPr>
        <w:t>[39]</w:t>
      </w:r>
      <w:r w:rsidR="00C340B9"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4B4F81" w:rsidRPr="008C2C15">
        <w:rPr>
          <w:color w:val="auto"/>
        </w:rPr>
        <w:t xml:space="preserve">t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14:paraId="1385684E" w14:textId="77777777" w:rsidR="00B9696F" w:rsidRPr="008C2C15" w:rsidRDefault="00B9696F" w:rsidP="00263053">
      <w:pPr>
        <w:pStyle w:val="NoSpacing"/>
        <w:rPr>
          <w:color w:val="auto"/>
        </w:rPr>
      </w:pPr>
    </w:p>
    <w:p w14:paraId="7FFF4702" w14:textId="415EBFEC"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340B9" w:rsidRPr="008C2C15">
        <w:rPr>
          <w:color w:val="auto"/>
        </w:rPr>
        <w:fldChar w:fldCharType="begin"/>
      </w:r>
      <w:r w:rsidR="003C62EE">
        <w:rPr>
          <w:color w:val="auto"/>
        </w:rPr>
        <w:instrText xml:space="preserve"> ADDIN ZOTERO_ITEM CSL_CITATION {"citationID":"1l6844u4s5","properties":{"formattedCitation":"[40]","plainCitation":"[40]"},"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340B9" w:rsidRPr="008C2C15">
        <w:rPr>
          <w:color w:val="auto"/>
        </w:rPr>
        <w:fldChar w:fldCharType="separate"/>
      </w:r>
      <w:r w:rsidR="003C62EE">
        <w:rPr>
          <w:rFonts w:eastAsia="Times New Roman" w:cs="Times New Roman"/>
          <w:color w:val="auto"/>
        </w:rPr>
        <w:t>[40]</w:t>
      </w:r>
      <w:r w:rsidR="00C340B9"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w:t>
      </w:r>
      <w:r w:rsidR="00B9696F" w:rsidRPr="008C2C15">
        <w:rPr>
          <w:color w:val="auto"/>
        </w:rPr>
        <w:t>s</w:t>
      </w:r>
      <w:r w:rsidR="00B9696F" w:rsidRPr="008C2C15">
        <w:rPr>
          <w:color w:val="auto"/>
        </w:rPr>
        <w:t xml:space="preserve">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nother</w:t>
      </w:r>
      <w:r w:rsidR="00B9696F" w:rsidRPr="008C2C15">
        <w:rPr>
          <w:color w:val="auto"/>
        </w:rPr>
        <w:t>. Ho</w:t>
      </w:r>
      <w:r w:rsidR="00B9696F" w:rsidRPr="008C2C15">
        <w:rPr>
          <w:color w:val="auto"/>
        </w:rPr>
        <w:t>w</w:t>
      </w:r>
      <w:r w:rsidR="00B9696F" w:rsidRPr="008C2C15">
        <w:rPr>
          <w:color w:val="auto"/>
        </w:rPr>
        <w:t>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w:t>
      </w:r>
      <w:r w:rsidR="00B9696F" w:rsidRPr="008C2C15">
        <w:rPr>
          <w:color w:val="auto"/>
        </w:rPr>
        <w:t>r</w:t>
      </w:r>
      <w:r w:rsidR="00B9696F" w:rsidRPr="008C2C15">
        <w:rPr>
          <w:color w:val="auto"/>
        </w:rPr>
        <w:t>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 xml:space="preserve">coded </w:t>
      </w:r>
      <w:r w:rsidR="00E544E1" w:rsidRPr="003D2BF7">
        <w:rPr>
          <w:color w:val="auto"/>
        </w:rPr>
        <w:t>by proximal r</w:t>
      </w:r>
      <w:r w:rsidR="00E544E1" w:rsidRPr="003D2BF7">
        <w:rPr>
          <w:color w:val="auto"/>
        </w:rPr>
        <w:t>e</w:t>
      </w:r>
      <w:r w:rsidR="00E544E1" w:rsidRPr="003D2BF7">
        <w:rPr>
          <w:color w:val="auto"/>
        </w:rPr>
        <w:t>gions of a transcript</w:t>
      </w:r>
      <w:r w:rsidR="00B9696F" w:rsidRPr="003D2BF7">
        <w:rPr>
          <w:color w:val="auto"/>
        </w:rPr>
        <w:t xml:space="preserve"> show</w:t>
      </w:r>
      <w:r w:rsidR="00244C89" w:rsidRPr="003D2BF7">
        <w:rPr>
          <w:color w:val="auto"/>
        </w:rPr>
        <w:t>ed</w:t>
      </w:r>
      <w:r w:rsidR="00B9696F" w:rsidRPr="003D2BF7">
        <w:rPr>
          <w:color w:val="auto"/>
        </w:rPr>
        <w:t xml:space="preserve"> poor correlation in their profiles (Figure 3C</w:t>
      </w:r>
      <w:r w:rsidR="00C0385D">
        <w:rPr>
          <w:color w:val="auto"/>
        </w:rPr>
        <w:t xml:space="preserve">). </w:t>
      </w:r>
      <w:r w:rsidR="00C0385D" w:rsidRPr="005601E9">
        <w:rPr>
          <w:color w:val="auto"/>
        </w:rPr>
        <w:t>Other explan</w:t>
      </w:r>
      <w:r w:rsidR="00C0385D" w:rsidRPr="005601E9">
        <w:rPr>
          <w:color w:val="auto"/>
        </w:rPr>
        <w:t>a</w:t>
      </w:r>
      <w:r w:rsidR="00C0385D" w:rsidRPr="005601E9">
        <w:rPr>
          <w:color w:val="auto"/>
        </w:rPr>
        <w:t>tions</w:t>
      </w:r>
      <w:r w:rsidR="00B07D5C" w:rsidRPr="005601E9">
        <w:rPr>
          <w:color w:val="auto"/>
        </w:rPr>
        <w:t xml:space="preserve"> for </w:t>
      </w:r>
      <w:r w:rsidR="00B07D5C" w:rsidRPr="005601E9">
        <w:rPr>
          <w:rFonts w:asciiTheme="minorHAnsi" w:hAnsiTheme="minorHAnsi"/>
          <w:color w:val="000000"/>
          <w:shd w:val="clear" w:color="auto" w:fill="FFFFFF" w:themeFill="background1"/>
        </w:rPr>
        <w:t>this</w:t>
      </w:r>
      <w:r w:rsidR="00C0385D" w:rsidRPr="005601E9">
        <w:rPr>
          <w:rFonts w:asciiTheme="minorHAnsi" w:hAnsiTheme="minorHAnsi"/>
          <w:color w:val="000000"/>
          <w:shd w:val="clear" w:color="auto" w:fill="FFFFFF" w:themeFill="background1"/>
        </w:rPr>
        <w:t xml:space="preserve"> tendency of</w:t>
      </w:r>
      <w:r w:rsidR="003D2BF7" w:rsidRPr="005601E9">
        <w:rPr>
          <w:rFonts w:asciiTheme="minorHAnsi" w:hAnsiTheme="minorHAnsi"/>
          <w:color w:val="000000"/>
          <w:shd w:val="clear" w:color="auto" w:fill="FFFFFF" w:themeFill="background1"/>
        </w:rPr>
        <w:t xml:space="preserve"> proteins nearby on the genome to be more highly correlated </w:t>
      </w:r>
      <w:r w:rsidR="00B07D5C" w:rsidRPr="005601E9">
        <w:rPr>
          <w:rFonts w:asciiTheme="minorHAnsi" w:hAnsiTheme="minorHAnsi"/>
          <w:color w:val="000000"/>
          <w:shd w:val="clear" w:color="auto" w:fill="FFFFFF" w:themeFill="background1"/>
        </w:rPr>
        <w:t>could be</w:t>
      </w:r>
      <w:r w:rsidR="00C74B07" w:rsidRPr="005601E9">
        <w:rPr>
          <w:rFonts w:asciiTheme="minorHAnsi" w:hAnsiTheme="minorHAnsi"/>
          <w:color w:val="000000"/>
          <w:shd w:val="clear" w:color="auto" w:fill="FFFFFF" w:themeFill="background1"/>
        </w:rPr>
        <w:t xml:space="preserve"> due to distance from the transcript start site</w:t>
      </w:r>
      <w:r w:rsidR="003D2BF7" w:rsidRPr="005601E9">
        <w:rPr>
          <w:rFonts w:asciiTheme="minorHAnsi" w:hAnsiTheme="minorHAnsi"/>
          <w:color w:val="000000"/>
          <w:shd w:val="clear" w:color="auto" w:fill="FFFFFF" w:themeFill="background1"/>
        </w:rPr>
        <w:t xml:space="preserve"> or transcript length</w:t>
      </w:r>
      <w:r w:rsidR="00C74B07" w:rsidRPr="005601E9">
        <w:rPr>
          <w:rFonts w:asciiTheme="minorHAnsi" w:hAnsiTheme="minorHAnsi"/>
          <w:color w:val="000000"/>
          <w:shd w:val="clear" w:color="auto" w:fill="FFFFFF" w:themeFill="background1"/>
        </w:rPr>
        <w:t xml:space="preserve">. </w:t>
      </w:r>
      <w:r w:rsidR="00B07D5C" w:rsidRPr="005601E9">
        <w:rPr>
          <w:rFonts w:asciiTheme="minorHAnsi" w:hAnsiTheme="minorHAnsi"/>
          <w:color w:val="000000"/>
          <w:shd w:val="clear" w:color="auto" w:fill="FFFFFF" w:themeFill="background1"/>
        </w:rPr>
        <w:t>Yet,</w:t>
      </w:r>
      <w:r w:rsidR="003D2BF7" w:rsidRPr="005601E9">
        <w:rPr>
          <w:rFonts w:asciiTheme="minorHAnsi" w:hAnsiTheme="minorHAnsi"/>
          <w:color w:val="000000"/>
          <w:shd w:val="clear" w:color="auto" w:fill="FFFFFF" w:themeFill="background1"/>
        </w:rPr>
        <w:t xml:space="preserve"> </w:t>
      </w:r>
      <w:r w:rsidR="00DF0A52" w:rsidRPr="005601E9">
        <w:rPr>
          <w:rFonts w:asciiTheme="minorHAnsi" w:hAnsiTheme="minorHAnsi"/>
          <w:color w:val="000000"/>
          <w:shd w:val="clear" w:color="auto" w:fill="FFFFFF" w:themeFill="background1"/>
        </w:rPr>
        <w:t>our data did</w:t>
      </w:r>
      <w:r w:rsidR="00B07D5C" w:rsidRPr="005601E9">
        <w:rPr>
          <w:rFonts w:asciiTheme="minorHAnsi" w:hAnsiTheme="minorHAnsi"/>
          <w:color w:val="000000"/>
          <w:shd w:val="clear" w:color="auto" w:fill="FFFFFF" w:themeFill="background1"/>
        </w:rPr>
        <w:t xml:space="preserve"> not show ev</w:t>
      </w:r>
      <w:r w:rsidR="0027477D" w:rsidRPr="005601E9">
        <w:rPr>
          <w:rFonts w:asciiTheme="minorHAnsi" w:hAnsiTheme="minorHAnsi"/>
          <w:color w:val="000000"/>
          <w:shd w:val="clear" w:color="auto" w:fill="FFFFFF" w:themeFill="background1"/>
        </w:rPr>
        <w:t>idence for either of these scenarios</w:t>
      </w:r>
      <w:r w:rsidR="00C74B07"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C74B07" w:rsidRPr="005601E9">
        <w:rPr>
          <w:rFonts w:asciiTheme="minorHAnsi" w:hAnsiTheme="minorHAnsi"/>
          <w:color w:val="000000"/>
          <w:shd w:val="clear" w:color="auto" w:fill="FFFFFF" w:themeFill="background1"/>
        </w:rPr>
        <w:t>D</w:t>
      </w:r>
      <w:r w:rsidR="00B07D5C" w:rsidRPr="005601E9">
        <w:rPr>
          <w:rFonts w:asciiTheme="minorHAnsi" w:hAnsiTheme="minorHAnsi"/>
          <w:color w:val="000000"/>
          <w:shd w:val="clear" w:color="auto" w:fill="FFFFFF" w:themeFill="background1"/>
        </w:rPr>
        <w:t xml:space="preserve">istance from the transcript start site </w:t>
      </w:r>
      <w:r w:rsidR="00DF0A52" w:rsidRPr="005601E9">
        <w:rPr>
          <w:rFonts w:asciiTheme="minorHAnsi" w:hAnsiTheme="minorHAnsi"/>
          <w:color w:val="000000"/>
          <w:shd w:val="clear" w:color="auto" w:fill="FFFFFF" w:themeFill="background1"/>
        </w:rPr>
        <w:t>was not correlated with protein expression (ρ=</w:t>
      </w:r>
      <w:r w:rsidR="00A43785" w:rsidRPr="005601E9">
        <w:rPr>
          <w:rFonts w:asciiTheme="minorHAnsi" w:hAnsiTheme="minorHAnsi"/>
          <w:color w:val="000000"/>
          <w:shd w:val="clear" w:color="auto" w:fill="FFFFFF" w:themeFill="background1"/>
        </w:rPr>
        <w:t>–</w:t>
      </w:r>
      <w:r w:rsidR="00DF0A52" w:rsidRPr="005601E9">
        <w:rPr>
          <w:rFonts w:asciiTheme="minorHAnsi" w:hAnsiTheme="minorHAnsi"/>
          <w:color w:val="000000"/>
          <w:shd w:val="clear" w:color="auto" w:fill="FFFFFF" w:themeFill="background1"/>
        </w:rPr>
        <w:t xml:space="preserve">0.02,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0.65)</w:t>
      </w:r>
      <w:r w:rsidR="00B07D5C" w:rsidRPr="005601E9">
        <w:rPr>
          <w:rFonts w:asciiTheme="minorHAnsi" w:hAnsiTheme="minorHAnsi"/>
          <w:color w:val="000000"/>
          <w:shd w:val="clear" w:color="auto" w:fill="FFFFFF" w:themeFill="background1"/>
        </w:rPr>
        <w:t xml:space="preserve"> and tran</w:t>
      </w:r>
      <w:r w:rsidR="00DF0A52" w:rsidRPr="005601E9">
        <w:rPr>
          <w:rFonts w:asciiTheme="minorHAnsi" w:hAnsiTheme="minorHAnsi"/>
          <w:color w:val="000000"/>
          <w:shd w:val="clear" w:color="auto" w:fill="FFFFFF" w:themeFill="background1"/>
        </w:rPr>
        <w:t>script length was only very weakly correlated with protein expression (ρ=</w:t>
      </w:r>
      <w:r w:rsidR="00B07D5C" w:rsidRPr="005601E9">
        <w:rPr>
          <w:rFonts w:asciiTheme="minorHAnsi" w:hAnsiTheme="minorHAnsi"/>
          <w:color w:val="000000"/>
          <w:shd w:val="clear" w:color="auto" w:fill="FFFFFF" w:themeFill="background1"/>
        </w:rPr>
        <w:t>0.12</w:t>
      </w:r>
      <w:r w:rsidR="00DF0A52" w:rsidRPr="005601E9">
        <w:rPr>
          <w:rFonts w:asciiTheme="minorHAnsi" w:hAnsiTheme="minorHAnsi"/>
          <w:color w:val="000000"/>
          <w:shd w:val="clear" w:color="auto" w:fill="FFFFFF" w:themeFill="background1"/>
        </w:rPr>
        <w:t xml:space="preserve">,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0.003</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3D2BF7" w:rsidRPr="005601E9">
        <w:rPr>
          <w:rFonts w:asciiTheme="minorHAnsi" w:hAnsiTheme="minorHAnsi"/>
          <w:color w:val="000000"/>
          <w:shd w:val="clear" w:color="auto" w:fill="FFFFFF" w:themeFill="background1"/>
        </w:rPr>
        <w:t>However, we cannot necessarily rule out other explanations for the observed intra-operon protein correlation vs. distance between genes.</w:t>
      </w:r>
    </w:p>
    <w:p w14:paraId="7F540D49" w14:textId="77777777" w:rsidR="00B9696F" w:rsidRPr="008C2C15" w:rsidRDefault="00B9696F" w:rsidP="00B9696F">
      <w:pPr>
        <w:pStyle w:val="NoSpacing"/>
        <w:rPr>
          <w:i/>
          <w:color w:val="auto"/>
        </w:rPr>
      </w:pPr>
    </w:p>
    <w:p w14:paraId="568EA992" w14:textId="1DE3161D" w:rsidR="005018ED" w:rsidRDefault="00B9696F" w:rsidP="00263053">
      <w:pPr>
        <w:pStyle w:val="NoSpacing"/>
        <w:rPr>
          <w:rFonts w:asciiTheme="minorHAnsi" w:hAnsiTheme="minorHAnsi"/>
          <w:color w:val="000000"/>
          <w:shd w:val="clear" w:color="auto" w:fill="FFFFFF"/>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seq</w:t>
      </w:r>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cations as well as i</w:t>
      </w:r>
      <w:r w:rsidRPr="008C2C15">
        <w:rPr>
          <w:color w:val="auto"/>
        </w:rPr>
        <w:t>n</w:t>
      </w:r>
      <w:r w:rsidRPr="008C2C15">
        <w:rPr>
          <w:color w:val="auto"/>
        </w:rPr>
        <w:t>crease</w:t>
      </w:r>
      <w:r w:rsidR="003E01E3">
        <w:rPr>
          <w:color w:val="auto"/>
        </w:rPr>
        <w:t>d</w:t>
      </w:r>
      <w:r w:rsidRPr="008C2C15">
        <w:rPr>
          <w:color w:val="auto"/>
        </w:rPr>
        <w:t xml:space="preserve"> acid resistance during starvation </w:t>
      </w:r>
      <w:r w:rsidR="00C340B9" w:rsidRPr="008C2C15">
        <w:rPr>
          <w:color w:val="auto"/>
        </w:rPr>
        <w:fldChar w:fldCharType="begin"/>
      </w:r>
      <w:r w:rsidR="0043065E">
        <w:rPr>
          <w:color w:val="auto"/>
        </w:rPr>
        <w:instrText xml:space="preserve"> ADDIN ZOTERO_ITEM CSL_CITATION {"citationID":"27ufeerk4a","properties":{"formattedCitation":"[32,34]","plainCitation":"[32,34]"},"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sidRPr="008C2C15">
        <w:rPr>
          <w:color w:val="auto"/>
        </w:rPr>
        <w:fldChar w:fldCharType="separate"/>
      </w:r>
      <w:r w:rsidR="0043065E">
        <w:rPr>
          <w:noProof/>
          <w:color w:val="auto"/>
        </w:rPr>
        <w:t>[32,34]</w:t>
      </w:r>
      <w:r w:rsidR="00C340B9"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nsible for the lipid modifications, PagP and CFA synthase</w:t>
      </w:r>
      <w:r w:rsidR="004414A2" w:rsidRPr="008C2C15">
        <w:rPr>
          <w:color w:val="auto"/>
        </w:rPr>
        <w:t>,</w:t>
      </w:r>
      <w:r w:rsidR="00235DF3">
        <w:rPr>
          <w:color w:val="auto"/>
        </w:rPr>
        <w:t xml:space="preserve"> highlight</w:t>
      </w:r>
      <w:r w:rsidRPr="008C2C15">
        <w:rPr>
          <w:color w:val="auto"/>
        </w:rPr>
        <w:t xml:space="preserve"> the fact that activation does not necessarily follow abundance measurements</w:t>
      </w:r>
      <w:r w:rsidRPr="005601E9">
        <w:rPr>
          <w:color w:val="auto"/>
        </w:rPr>
        <w:t xml:space="preserve">. </w:t>
      </w:r>
      <w:r w:rsidR="005018ED" w:rsidRPr="005601E9">
        <w:rPr>
          <w:color w:val="auto"/>
        </w:rPr>
        <w:t>In support of this idea</w:t>
      </w:r>
      <w:r w:rsidR="005018ED" w:rsidRPr="005601E9">
        <w:rPr>
          <w:rFonts w:asciiTheme="minorHAnsi" w:hAnsiTheme="minorHAnsi"/>
          <w:color w:val="auto"/>
        </w:rPr>
        <w:t xml:space="preserve">, </w:t>
      </w:r>
      <w:r w:rsidR="005018ED" w:rsidRPr="005601E9">
        <w:rPr>
          <w:rFonts w:asciiTheme="minorHAnsi" w:hAnsiTheme="minorHAnsi"/>
          <w:color w:val="222222"/>
        </w:rPr>
        <w:t xml:space="preserve">it has been shown that </w:t>
      </w:r>
      <w:r w:rsidR="005018ED" w:rsidRPr="005601E9">
        <w:rPr>
          <w:rFonts w:asciiTheme="minorHAnsi" w:hAnsiTheme="minorHAnsi"/>
          <w:color w:val="000000"/>
          <w:shd w:val="clear" w:color="auto" w:fill="FFFFFF"/>
        </w:rPr>
        <w:t>cylopropination by CFA sy</w:t>
      </w:r>
      <w:r w:rsidR="005018ED" w:rsidRPr="005601E9">
        <w:rPr>
          <w:rFonts w:asciiTheme="minorHAnsi" w:hAnsiTheme="minorHAnsi"/>
          <w:color w:val="000000"/>
          <w:shd w:val="clear" w:color="auto" w:fill="FFFFFF"/>
        </w:rPr>
        <w:t>n</w:t>
      </w:r>
      <w:r w:rsidR="005018ED" w:rsidRPr="005601E9">
        <w:rPr>
          <w:rFonts w:asciiTheme="minorHAnsi" w:hAnsiTheme="minorHAnsi"/>
          <w:color w:val="000000"/>
          <w:shd w:val="clear" w:color="auto" w:fill="FFFFFF"/>
        </w:rPr>
        <w:t>thase depends upon the concentration of bicarbonate, which could lead to a decoupling b</w:t>
      </w:r>
      <w:r w:rsidR="005018ED" w:rsidRPr="005601E9">
        <w:rPr>
          <w:rFonts w:asciiTheme="minorHAnsi" w:hAnsiTheme="minorHAnsi"/>
          <w:color w:val="000000"/>
          <w:shd w:val="clear" w:color="auto" w:fill="FFFFFF"/>
        </w:rPr>
        <w:t>e</w:t>
      </w:r>
      <w:r w:rsidR="005018ED" w:rsidRPr="005601E9">
        <w:rPr>
          <w:rFonts w:asciiTheme="minorHAnsi" w:hAnsiTheme="minorHAnsi"/>
          <w:color w:val="000000"/>
          <w:shd w:val="clear" w:color="auto" w:fill="FFFFFF"/>
        </w:rPr>
        <w:t>tween protein levels and activation</w:t>
      </w:r>
      <w:r w:rsidR="0027477D" w:rsidRPr="005601E9">
        <w:rPr>
          <w:rFonts w:asciiTheme="minorHAnsi" w:hAnsiTheme="minorHAnsi"/>
          <w:color w:val="000000"/>
          <w:shd w:val="clear" w:color="auto" w:fill="FFFFFF"/>
        </w:rPr>
        <w:t xml:space="preserve"> </w:t>
      </w:r>
      <w:r w:rsidR="005018ED" w:rsidRPr="005601E9">
        <w:rPr>
          <w:rFonts w:asciiTheme="minorHAnsi" w:hAnsiTheme="minorHAnsi"/>
          <w:color w:val="000000"/>
          <w:shd w:val="clear" w:color="auto" w:fill="FFFFFF"/>
        </w:rPr>
        <w:fldChar w:fldCharType="begin"/>
      </w:r>
      <w:r w:rsidR="003C62EE">
        <w:rPr>
          <w:rFonts w:asciiTheme="minorHAnsi" w:hAnsiTheme="minorHAnsi"/>
          <w:color w:val="000000"/>
          <w:shd w:val="clear" w:color="auto" w:fill="FFFFFF"/>
        </w:rPr>
        <w:instrText xml:space="preserve"> ADDIN ZOTERO_ITEM CSL_CITATION {"citationID":"8E0RELqw","properties":{"formattedCitation":"[41]","plainCitation":"[41]"},"citationItems":[{"id":191,"uris":["http://zotero.org/users/local/nzbyWFEW/items/RH6GWKFX"],"uri":["http://zotero.org/users/local/nzbyWFEW/items/RH6GWKFX"],"itemData":{"id":191,"type":"article-journal","title":"The Activity of Escherichia coli Cyclopropane Fatty Acid Synthase Depends on the Presence of Bicarbonate","container-title":"Journal of the American Chemical Society","page":"11612-11613","volume":"127","issue":"33","source":"ACS Publications","abstract":"Cyclopropane fatty acid (CFA) synthases catalyze the formation of cyclopropane rings on isolated and unactivated olefinic bonds within various fatty acids; the methylene carbon is derived from the activated methyl group of (S)-adenosylmethionine. The E. coli enzyme is the prototype for this class of enzymes, which include the cyclopropane mycolic acid (CMA) synthases, which are potential targets for the design of antituberculosis agents. Crystal structures of several CMA synthases have recently been solved, and electron density attributed to a bicarbonate ion was found in or near the active site. Because a functional assay for CMA synthases has not been developed, the relevance of the bicarbonate ion has not been established. CFA synthase is 3035% identical to the CMA synthases that have been analyzed structurally, suggesting that the mechanisms of these enzymes are conserved. In this work, we show that indeed the activity of CFA synthase requires bicarbonate, and that it is inhibited by borate, a planar trigonal molecule that mimics the structure of bicarbonate. We also show that substitutions of the conserved amino acids that act as ligands to the bicarbonate ion based on the structure of CMA synthases result in drastic losses in the activity of the protein.","DOI":"10.1021/ja053899z","ISSN":"0002-7863","journalAbbreviation":"J. Am. Chem. Soc.","author":[{"family":"Iwig","given":"David F."},{"family":"Uchida","given":"Akira"},{"family":"Stromberg","given":"Jeffrey A."},{"family":"Booker","given":"Squire J."}],"issued":{"date-parts":[["2005",8,1]]},"accessed":{"date-parts":[["2015",4,10]]}}}],"schema":"https://github.com/citation-style-language/schema/raw/master/csl-citation.json"} </w:instrText>
      </w:r>
      <w:r w:rsidR="005018ED" w:rsidRPr="005601E9">
        <w:rPr>
          <w:rFonts w:asciiTheme="minorHAnsi" w:hAnsiTheme="minorHAnsi"/>
          <w:color w:val="000000"/>
          <w:shd w:val="clear" w:color="auto" w:fill="FFFFFF"/>
        </w:rPr>
        <w:fldChar w:fldCharType="separate"/>
      </w:r>
      <w:r w:rsidR="003C62EE">
        <w:rPr>
          <w:rFonts w:eastAsia="Times New Roman" w:hAnsiTheme="minorHAnsi" w:cs="Times New Roman"/>
          <w:color w:val="000000"/>
        </w:rPr>
        <w:t>[41]</w:t>
      </w:r>
      <w:r w:rsidR="005018ED" w:rsidRPr="005601E9">
        <w:rPr>
          <w:rFonts w:asciiTheme="minorHAnsi" w:hAnsiTheme="minorHAnsi"/>
          <w:color w:val="000000"/>
          <w:shd w:val="clear" w:color="auto" w:fill="FFFFFF"/>
        </w:rPr>
        <w:fldChar w:fldCharType="end"/>
      </w:r>
      <w:r w:rsidR="005018ED" w:rsidRPr="005601E9">
        <w:rPr>
          <w:rFonts w:asciiTheme="minorHAnsi" w:hAnsiTheme="minorHAnsi"/>
          <w:color w:val="000000"/>
          <w:shd w:val="clear" w:color="auto" w:fill="FFFFFF"/>
        </w:rPr>
        <w:t>.</w:t>
      </w:r>
    </w:p>
    <w:p w14:paraId="3A0C3037" w14:textId="77777777" w:rsidR="005526EE" w:rsidRPr="005018ED" w:rsidRDefault="005018ED" w:rsidP="00263053">
      <w:pPr>
        <w:pStyle w:val="NoSpacing"/>
        <w:rPr>
          <w:rFonts w:asciiTheme="minorHAnsi" w:hAnsiTheme="minorHAnsi"/>
          <w:color w:val="auto"/>
        </w:rPr>
      </w:pPr>
      <w:r>
        <w:rPr>
          <w:rFonts w:asciiTheme="minorHAnsi" w:hAnsiTheme="minorHAnsi"/>
          <w:color w:val="000000"/>
          <w:shd w:val="clear" w:color="auto" w:fill="FFFFFF"/>
        </w:rPr>
        <w:t xml:space="preserve"> </w:t>
      </w:r>
    </w:p>
    <w:p w14:paraId="00A27039" w14:textId="77777777"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r w:rsidR="001A491E" w:rsidRPr="008C2C15">
        <w:rPr>
          <w:color w:val="auto"/>
        </w:rPr>
        <w:t xml:space="preserve">histidin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w:t>
      </w:r>
      <w:r w:rsidR="00BC4A16">
        <w:rPr>
          <w:color w:val="auto"/>
        </w:rPr>
        <w:t xml:space="preserve">in stationary phase. </w:t>
      </w:r>
      <w:r w:rsidRPr="008C2C15">
        <w:rPr>
          <w:color w:val="auto"/>
        </w:rPr>
        <w:t xml:space="preserve">The observation suggests that either internal amino acid recycling or some de novo amino-acid synthesis </w:t>
      </w:r>
      <w:r w:rsidR="00623B19" w:rsidRPr="008C2C15">
        <w:rPr>
          <w:color w:val="auto"/>
        </w:rPr>
        <w:t xml:space="preserve">that may be related to the small d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72B7DDB2" w14:textId="77777777" w:rsidR="0016181E" w:rsidRPr="008C2C15" w:rsidRDefault="0016181E" w:rsidP="00263053">
      <w:pPr>
        <w:pStyle w:val="NoSpacing"/>
        <w:rPr>
          <w:color w:val="auto"/>
        </w:rPr>
      </w:pPr>
    </w:p>
    <w:p w14:paraId="12C0EF34" w14:textId="23DCCD1E"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C340B9" w:rsidRPr="008C2C15">
        <w:rPr>
          <w:color w:val="auto"/>
        </w:rPr>
        <w:fldChar w:fldCharType="begin"/>
      </w:r>
      <w:r w:rsidR="003C62EE">
        <w:rPr>
          <w:color w:val="auto"/>
        </w:rPr>
        <w:instrText xml:space="preserve"> ADDIN ZOTERO_ITEM CSL_CITATION {"citationID":"9n8s3k4vo","properties":{"formattedCitation":"{\\rtf [42\\uc0\\u8211{}44]}","plainCitation":"[42–44]"},"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C340B9" w:rsidRPr="008C2C15">
        <w:rPr>
          <w:color w:val="auto"/>
        </w:rPr>
        <w:fldChar w:fldCharType="separate"/>
      </w:r>
      <w:r w:rsidR="003C62EE" w:rsidRPr="003C62EE">
        <w:rPr>
          <w:color w:val="auto"/>
        </w:rPr>
        <w:t>[42–44]</w:t>
      </w:r>
      <w:r w:rsidR="00C340B9" w:rsidRPr="008C2C15">
        <w:rPr>
          <w:color w:val="auto"/>
        </w:rPr>
        <w:fldChar w:fldCharType="end"/>
      </w:r>
      <w:r w:rsidRPr="008C2C15">
        <w:rPr>
          <w:color w:val="auto"/>
        </w:rPr>
        <w:t>, have enjoyed a long history of su</w:t>
      </w:r>
      <w:r w:rsidRPr="008C2C15">
        <w:rPr>
          <w:color w:val="auto"/>
        </w:rPr>
        <w:t>c</w:t>
      </w:r>
      <w:r w:rsidRPr="008C2C15">
        <w:rPr>
          <w:color w:val="auto"/>
        </w:rPr>
        <w:t>cess, they remain limited in their application. Much effort is currently being spent on u</w:t>
      </w:r>
      <w:r w:rsidRPr="008C2C15">
        <w:rPr>
          <w:color w:val="auto"/>
        </w:rPr>
        <w:t>n</w:t>
      </w:r>
      <w:r w:rsidRPr="008C2C15">
        <w:rPr>
          <w:color w:val="auto"/>
        </w:rPr>
        <w:t xml:space="preserve">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ning gene expression with metabolic flux networks</w:t>
      </w:r>
      <w:bookmarkStart w:id="7" w:name="ZOTERO_BREF_C3DUm66tWWUA"/>
      <w:r w:rsidRPr="008C2C15">
        <w:rPr>
          <w:color w:val="auto"/>
        </w:rPr>
        <w:t xml:space="preserve"> </w:t>
      </w:r>
      <w:r w:rsidR="00C340B9" w:rsidRPr="008C2C15">
        <w:rPr>
          <w:color w:val="auto"/>
        </w:rPr>
        <w:fldChar w:fldCharType="begin"/>
      </w:r>
      <w:r w:rsidR="003C62EE">
        <w:rPr>
          <w:color w:val="auto"/>
        </w:rPr>
        <w:instrText xml:space="preserve"> ADDIN ZOTERO_ITEM CSL_CITATION {"citationID":"palanhhj3","properties":{"formattedCitation":"{\\rtf [20,45\\uc0\\u8211{}52]}","plainCitation":"[20,45–5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C340B9" w:rsidRPr="008C2C15">
        <w:rPr>
          <w:color w:val="auto"/>
        </w:rPr>
        <w:fldChar w:fldCharType="separate"/>
      </w:r>
      <w:r w:rsidR="003C62EE" w:rsidRPr="003C62EE">
        <w:rPr>
          <w:color w:val="auto"/>
        </w:rPr>
        <w:t>[20,45–52]</w:t>
      </w:r>
      <w:r w:rsidR="00C340B9"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C340B9" w:rsidRPr="008C2C15">
        <w:rPr>
          <w:color w:val="auto"/>
        </w:rPr>
        <w:fldChar w:fldCharType="begin"/>
      </w:r>
      <w:r w:rsidR="003C62EE">
        <w:rPr>
          <w:color w:val="auto"/>
        </w:rPr>
        <w:instrText xml:space="preserve"> ADDIN ZOTERO_ITEM CSL_CITATION {"citationID":"1s0vdfdbn1","properties":{"formattedCitation":"[53,54]","plainCitation":"[53,54]"},"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53,54]</w:t>
      </w:r>
      <w:r w:rsidR="00C340B9"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ical samples.</w:t>
      </w:r>
      <w:r w:rsidR="001A7C5B" w:rsidRPr="008C2C15">
        <w:rPr>
          <w:color w:val="auto"/>
        </w:rPr>
        <w:t xml:space="preserve"> Our data set is a rich resource for comparing and co</w:t>
      </w:r>
      <w:r w:rsidR="001A7C5B" w:rsidRPr="008C2C15">
        <w:rPr>
          <w:color w:val="auto"/>
        </w:rPr>
        <w:t>n</w:t>
      </w:r>
      <w:r w:rsidR="001A7C5B" w:rsidRPr="008C2C15">
        <w:rPr>
          <w:color w:val="auto"/>
        </w:rPr>
        <w:t>trasting the response of multiple cellular subsystems.</w:t>
      </w:r>
      <w:r w:rsidR="00571362" w:rsidRPr="008C2C15">
        <w:rPr>
          <w:color w:val="auto"/>
        </w:rPr>
        <w:t xml:space="preserve"> Additionally, in the future we plan to use the techniques d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14:paraId="0EA54E5F" w14:textId="77777777" w:rsidR="00B9696F" w:rsidRPr="008C2C15" w:rsidRDefault="00B9696F" w:rsidP="001A7C5B">
      <w:pPr>
        <w:pStyle w:val="NoSpacing"/>
        <w:rPr>
          <w:color w:val="auto"/>
        </w:rPr>
      </w:pPr>
    </w:p>
    <w:p w14:paraId="76BC59FE" w14:textId="55434A6C"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Our analysis via </w:t>
      </w:r>
      <w:r w:rsidR="001071EB" w:rsidRPr="008C2C15">
        <w:rPr>
          <w:color w:val="auto"/>
        </w:rPr>
        <w:t>RNA-seq</w:t>
      </w:r>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w:t>
      </w:r>
      <w:r w:rsidRPr="009B1B83">
        <w:rPr>
          <w:color w:val="auto"/>
        </w:rPr>
        <w:t>proteins and their transcripts</w:t>
      </w:r>
      <w:r w:rsidR="008837BE" w:rsidRPr="009B1B83">
        <w:rPr>
          <w:color w:val="auto"/>
        </w:rPr>
        <w:t xml:space="preserve">, a finding </w:t>
      </w:r>
      <w:r w:rsidRPr="009B1B83">
        <w:rPr>
          <w:color w:val="auto"/>
        </w:rPr>
        <w:t xml:space="preserve">on the high end for such correlation measurements. </w:t>
      </w:r>
      <w:r w:rsidR="009B1B83" w:rsidRPr="005601E9">
        <w:rPr>
          <w:rFonts w:asciiTheme="minorHAnsi" w:hAnsiTheme="minorHAnsi"/>
          <w:color w:val="000000"/>
          <w:szCs w:val="20"/>
        </w:rPr>
        <w:t xml:space="preserve">Previous reports on </w:t>
      </w:r>
      <w:r w:rsidR="009B1B83" w:rsidRPr="005601E9">
        <w:rPr>
          <w:rFonts w:asciiTheme="minorHAnsi" w:hAnsiTheme="minorHAnsi"/>
          <w:color w:val="000000"/>
          <w:szCs w:val="18"/>
        </w:rPr>
        <w:t>the correlation between mRNA and protein levels in</w:t>
      </w:r>
      <w:r w:rsidR="009B1B83" w:rsidRPr="005601E9">
        <w:rPr>
          <w:rFonts w:asciiTheme="minorHAnsi" w:hAnsiTheme="minorHAnsi"/>
          <w:i/>
          <w:iCs/>
          <w:color w:val="000000"/>
          <w:szCs w:val="18"/>
        </w:rPr>
        <w:t xml:space="preserve"> E. coli </w:t>
      </w:r>
      <w:r w:rsidR="009B1B83" w:rsidRPr="005601E9">
        <w:rPr>
          <w:rFonts w:asciiTheme="minorHAnsi" w:hAnsiTheme="minorHAnsi"/>
          <w:color w:val="000000"/>
          <w:szCs w:val="18"/>
        </w:rPr>
        <w:t xml:space="preserve">and </w:t>
      </w:r>
      <w:r w:rsidR="009B1B83" w:rsidRPr="005601E9">
        <w:rPr>
          <w:rFonts w:asciiTheme="minorHAnsi" w:hAnsiTheme="minorHAnsi"/>
          <w:i/>
          <w:iCs/>
          <w:color w:val="000000"/>
          <w:szCs w:val="18"/>
        </w:rPr>
        <w:t>M</w:t>
      </w:r>
      <w:r w:rsidR="0027477D"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pneumoniae</w:t>
      </w:r>
      <w:r w:rsidR="009B1B83" w:rsidRPr="005601E9">
        <w:rPr>
          <w:rFonts w:asciiTheme="minorHAnsi" w:hAnsiTheme="minorHAnsi"/>
          <w:color w:val="000000"/>
          <w:szCs w:val="18"/>
        </w:rPr>
        <w:t xml:space="preserve"> have yielded correlation coefficients of ~0.5 </w:t>
      </w:r>
      <w:r w:rsidR="00C340B9" w:rsidRPr="00AC1FF8">
        <w:rPr>
          <w:color w:val="auto"/>
        </w:rPr>
        <w:fldChar w:fldCharType="begin"/>
      </w:r>
      <w:r w:rsidR="0043065E" w:rsidRPr="00AC1FF8">
        <w:rPr>
          <w:color w:val="auto"/>
        </w:rPr>
        <w:instrText xml:space="preserve"> ADDIN ZOTERO_ITEM CSL_CITATION {"citationID":"pzdyRHlL","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AC1FF8">
        <w:rPr>
          <w:color w:val="auto"/>
        </w:rPr>
        <w:fldChar w:fldCharType="separate"/>
      </w:r>
      <w:r w:rsidR="0043065E" w:rsidRPr="00AC1FF8">
        <w:rPr>
          <w:color w:val="auto"/>
        </w:rPr>
        <w:t>[18–23]</w:t>
      </w:r>
      <w:r w:rsidR="00C340B9" w:rsidRPr="00AC1FF8">
        <w:rPr>
          <w:color w:val="auto"/>
        </w:rPr>
        <w:fldChar w:fldCharType="end"/>
      </w:r>
      <w:r w:rsidR="009B1B83" w:rsidRPr="00AC1FF8">
        <w:rPr>
          <w:rFonts w:asciiTheme="minorHAnsi" w:hAnsiTheme="minorHAnsi"/>
          <w:color w:val="000000"/>
          <w:szCs w:val="18"/>
        </w:rPr>
        <w:t>.</w:t>
      </w:r>
      <w:r w:rsidR="00AC1FF8">
        <w:rPr>
          <w:color w:val="auto"/>
        </w:rPr>
        <w:t xml:space="preserve"> T</w:t>
      </w:r>
      <w:r w:rsidRPr="00AC1FF8">
        <w:rPr>
          <w:color w:val="auto"/>
        </w:rPr>
        <w:t>h</w:t>
      </w:r>
      <w:r w:rsidR="008837BE" w:rsidRPr="00AC1FF8">
        <w:rPr>
          <w:color w:val="auto"/>
        </w:rPr>
        <w:t>us</w:t>
      </w:r>
      <w:r w:rsidR="008837BE" w:rsidRPr="005601E9">
        <w:rPr>
          <w:color w:val="auto"/>
        </w:rPr>
        <w:t xml:space="preserve">, </w:t>
      </w:r>
      <w:r w:rsidR="00FC4EB7" w:rsidRPr="005601E9">
        <w:rPr>
          <w:color w:val="auto"/>
        </w:rPr>
        <w:t>even straightfo</w:t>
      </w:r>
      <w:r w:rsidR="00FC4EB7" w:rsidRPr="005601E9">
        <w:rPr>
          <w:color w:val="auto"/>
        </w:rPr>
        <w:t>r</w:t>
      </w:r>
      <w:r w:rsidR="00FC4EB7" w:rsidRPr="005601E9">
        <w:rPr>
          <w:color w:val="auto"/>
        </w:rPr>
        <w:t xml:space="preserve">ward </w:t>
      </w:r>
      <w:r w:rsidRPr="005601E9">
        <w:rPr>
          <w:color w:val="auto"/>
        </w:rPr>
        <w:t xml:space="preserve">means of correcting our experimental bias </w:t>
      </w:r>
      <w:r w:rsidR="00244C89" w:rsidRPr="005601E9">
        <w:rPr>
          <w:color w:val="auto"/>
        </w:rPr>
        <w:t xml:space="preserve">led </w:t>
      </w:r>
      <w:r w:rsidRPr="005601E9">
        <w:rPr>
          <w:color w:val="auto"/>
        </w:rPr>
        <w:t>to reasonable comparison</w:t>
      </w:r>
      <w:r w:rsidR="00FC4EB7" w:rsidRPr="005601E9">
        <w:rPr>
          <w:color w:val="auto"/>
        </w:rPr>
        <w:t>s of levels</w:t>
      </w:r>
      <w:r w:rsidR="00FC4EB7" w:rsidRPr="008C2C15">
        <w:rPr>
          <w:color w:val="auto"/>
        </w:rPr>
        <w:t xml:space="preserve"> between individual RNAs or</w:t>
      </w:r>
      <w:r w:rsidRPr="008C2C15">
        <w:rPr>
          <w:color w:val="auto"/>
        </w:rPr>
        <w:t xml:space="preserve"> proteins. </w:t>
      </w:r>
      <w:r w:rsidR="00386127" w:rsidRPr="008C2C15">
        <w:rPr>
          <w:color w:val="auto"/>
        </w:rPr>
        <w:t xml:space="preserve">Additional detection biases we did not account for, such as GC content bias in RNA-seq </w:t>
      </w:r>
      <w:r w:rsidR="00C340B9" w:rsidRPr="008C2C15">
        <w:rPr>
          <w:color w:val="auto"/>
        </w:rPr>
        <w:fldChar w:fldCharType="begin"/>
      </w:r>
      <w:r w:rsidR="003C62EE">
        <w:rPr>
          <w:color w:val="auto"/>
        </w:rPr>
        <w:instrText xml:space="preserve"> ADDIN ZOTERO_ITEM CSL_CITATION {"citationID":"2e7jikqbj2","properties":{"formattedCitation":"[55]","plainCitation":"[55]"},"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340B9" w:rsidRPr="008C2C15">
        <w:rPr>
          <w:color w:val="auto"/>
        </w:rPr>
        <w:fldChar w:fldCharType="separate"/>
      </w:r>
      <w:r w:rsidR="003C62EE">
        <w:rPr>
          <w:rFonts w:eastAsia="Times New Roman" w:cs="Times New Roman"/>
          <w:color w:val="auto"/>
        </w:rPr>
        <w:t>[55]</w:t>
      </w:r>
      <w:r w:rsidR="00C340B9" w:rsidRPr="008C2C15">
        <w:rPr>
          <w:color w:val="auto"/>
        </w:rPr>
        <w:fldChar w:fldCharType="end"/>
      </w:r>
      <w:r w:rsidR="00386127" w:rsidRPr="008C2C15">
        <w:rPr>
          <w:color w:val="auto"/>
        </w:rPr>
        <w:t>, were likely responsible for some of the remaining unexplained variation.</w:t>
      </w:r>
    </w:p>
    <w:p w14:paraId="32D54A0E" w14:textId="77777777" w:rsidR="001A7C5B" w:rsidRPr="008C2C15" w:rsidRDefault="001A7C5B" w:rsidP="001A7C5B">
      <w:pPr>
        <w:pStyle w:val="NoSpacing"/>
        <w:rPr>
          <w:color w:val="auto"/>
        </w:rPr>
      </w:pPr>
    </w:p>
    <w:p w14:paraId="3B86BA67" w14:textId="644CED42"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 xml:space="preserve">regulated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w:t>
      </w:r>
      <w:r w:rsidR="00FC4EB7" w:rsidRPr="005601E9">
        <w:rPr>
          <w:color w:val="auto"/>
        </w:rPr>
        <w:t xml:space="preserve">. </w:t>
      </w:r>
      <w:r w:rsidR="00DF6F04" w:rsidRPr="005601E9">
        <w:rPr>
          <w:rFonts w:asciiTheme="minorHAnsi" w:hAnsiTheme="minorHAnsi"/>
          <w:color w:val="000000"/>
          <w:shd w:val="clear" w:color="auto" w:fill="FFFFFF" w:themeFill="background1"/>
        </w:rPr>
        <w:t>Thus, since</w:t>
      </w:r>
      <w:r w:rsidR="003D2BF7" w:rsidRPr="005601E9">
        <w:rPr>
          <w:rFonts w:asciiTheme="minorHAnsi" w:hAnsiTheme="minorHAnsi"/>
          <w:color w:val="000000"/>
          <w:shd w:val="clear" w:color="auto" w:fill="FFFFFF" w:themeFill="background1"/>
        </w:rPr>
        <w:t xml:space="preserve"> we </w:t>
      </w:r>
      <w:r w:rsidR="00DF6F04" w:rsidRPr="005601E9">
        <w:rPr>
          <w:rFonts w:asciiTheme="minorHAnsi" w:hAnsiTheme="minorHAnsi"/>
          <w:color w:val="000000"/>
          <w:shd w:val="clear" w:color="auto" w:fill="FFFFFF" w:themeFill="background1"/>
        </w:rPr>
        <w:t>used</w:t>
      </w:r>
      <w:r w:rsidR="003D2BF7" w:rsidRPr="005601E9">
        <w:rPr>
          <w:rFonts w:asciiTheme="minorHAnsi" w:hAnsiTheme="minorHAnsi"/>
          <w:color w:val="000000"/>
          <w:shd w:val="clear" w:color="auto" w:fill="FFFFFF" w:themeFill="background1"/>
        </w:rPr>
        <w:t xml:space="preserve"> our model for classification and not for prediction pu</w:t>
      </w:r>
      <w:r w:rsidR="003D2BF7" w:rsidRPr="005601E9">
        <w:rPr>
          <w:rFonts w:asciiTheme="minorHAnsi" w:hAnsiTheme="minorHAnsi"/>
          <w:color w:val="000000"/>
          <w:shd w:val="clear" w:color="auto" w:fill="FFFFFF" w:themeFill="background1"/>
        </w:rPr>
        <w:t>r</w:t>
      </w:r>
      <w:r w:rsidR="003D2BF7" w:rsidRPr="005601E9">
        <w:rPr>
          <w:rFonts w:asciiTheme="minorHAnsi" w:hAnsiTheme="minorHAnsi"/>
          <w:color w:val="000000"/>
          <w:shd w:val="clear" w:color="auto" w:fill="FFFFFF" w:themeFill="background1"/>
        </w:rPr>
        <w:t xml:space="preserve">poses, </w:t>
      </w:r>
      <w:r w:rsidR="00DF6F04" w:rsidRPr="005601E9">
        <w:rPr>
          <w:rFonts w:asciiTheme="minorHAnsi" w:hAnsiTheme="minorHAnsi"/>
          <w:color w:val="000000"/>
          <w:shd w:val="clear" w:color="auto" w:fill="FFFFFF" w:themeFill="background1"/>
        </w:rPr>
        <w:t xml:space="preserve">any potential </w:t>
      </w:r>
      <w:r w:rsidR="003D2BF7" w:rsidRPr="005601E9">
        <w:rPr>
          <w:rFonts w:asciiTheme="minorHAnsi" w:hAnsiTheme="minorHAnsi"/>
          <w:color w:val="000000"/>
          <w:shd w:val="clear" w:color="auto" w:fill="FFFFFF" w:themeFill="background1"/>
        </w:rPr>
        <w:t xml:space="preserve">parameter over-fitting </w:t>
      </w:r>
      <w:r w:rsidR="00DF6F04" w:rsidRPr="005601E9">
        <w:rPr>
          <w:rFonts w:asciiTheme="minorHAnsi" w:hAnsiTheme="minorHAnsi"/>
          <w:color w:val="000000"/>
          <w:shd w:val="clear" w:color="auto" w:fill="FFFFFF" w:themeFill="background1"/>
        </w:rPr>
        <w:t>did not substantially affect our final results</w:t>
      </w:r>
      <w:r w:rsidR="003D2BF7" w:rsidRPr="005601E9">
        <w:rPr>
          <w:rFonts w:asciiTheme="minorHAnsi" w:hAnsiTheme="minorHAnsi"/>
          <w:color w:val="000000"/>
          <w:shd w:val="clear" w:color="auto" w:fill="FFFFFF" w:themeFill="background1"/>
        </w:rPr>
        <w:t>.</w:t>
      </w:r>
      <w:r w:rsidR="003D2BF7" w:rsidRPr="005601E9">
        <w:rPr>
          <w:color w:val="auto"/>
        </w:rPr>
        <w:t xml:space="preserve"> </w:t>
      </w:r>
      <w:r w:rsidR="00FC4EB7" w:rsidRPr="005601E9">
        <w:rPr>
          <w:color w:val="auto"/>
        </w:rPr>
        <w:t xml:space="preserve">More complicated </w:t>
      </w:r>
      <w:r w:rsidR="00DF6F04" w:rsidRPr="005601E9">
        <w:rPr>
          <w:color w:val="auto"/>
        </w:rPr>
        <w:t>temporal profiles</w:t>
      </w:r>
      <w:r w:rsidR="00FC4EB7" w:rsidRPr="005601E9">
        <w:rPr>
          <w:color w:val="auto"/>
        </w:rPr>
        <w:t xml:space="preserve">, such as multiple peaks separated in time, </w:t>
      </w:r>
      <w:r w:rsidR="00DF6F04" w:rsidRPr="005601E9">
        <w:rPr>
          <w:color w:val="auto"/>
        </w:rPr>
        <w:t>could not</w:t>
      </w:r>
      <w:r w:rsidR="008F0DD3" w:rsidRPr="005601E9">
        <w:rPr>
          <w:color w:val="auto"/>
        </w:rPr>
        <w:t xml:space="preserve"> be captured by our function.</w:t>
      </w:r>
      <w:r w:rsidR="008F0DD3" w:rsidRPr="008C2C15">
        <w:rPr>
          <w:color w:val="auto"/>
        </w:rPr>
        <w:t xml:space="preserve">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3AA9C78D" w14:textId="77777777" w:rsidR="00A646B6" w:rsidRPr="008C2C15" w:rsidRDefault="00A646B6" w:rsidP="001A7C5B">
      <w:pPr>
        <w:pStyle w:val="NoSpacing"/>
        <w:rPr>
          <w:color w:val="auto"/>
        </w:rPr>
      </w:pPr>
    </w:p>
    <w:p w14:paraId="1E5946AA" w14:textId="39AA8B15"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6E7661">
        <w:rPr>
          <w:color w:val="auto"/>
        </w:rPr>
        <w:t>.</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14:paraId="61F8A473" w14:textId="77777777" w:rsidR="005A50CF" w:rsidRDefault="00BA5B3C" w:rsidP="005A50CF">
      <w:pPr>
        <w:pStyle w:val="Heading1"/>
      </w:pPr>
      <w:r>
        <w:t>Methods</w:t>
      </w:r>
    </w:p>
    <w:p w14:paraId="1AC9AE90" w14:textId="77777777" w:rsidR="005A50CF" w:rsidRDefault="00A646B6" w:rsidP="005A50CF">
      <w:pPr>
        <w:pStyle w:val="Heading2"/>
      </w:pPr>
      <w:r>
        <w:t xml:space="preserve">Cell </w:t>
      </w:r>
      <w:r w:rsidR="00BA5B3C">
        <w:t>Growth</w:t>
      </w:r>
    </w:p>
    <w:p w14:paraId="463A9B89" w14:textId="7E705955" w:rsidR="009D2AE1" w:rsidRPr="008C2C15" w:rsidRDefault="009D2AE1" w:rsidP="000D1D07">
      <w:pPr>
        <w:pStyle w:val="NoSpacing"/>
        <w:rPr>
          <w:color w:val="auto"/>
        </w:rPr>
      </w:pPr>
      <w:r>
        <w:rPr>
          <w:i/>
          <w:iCs/>
        </w:rPr>
        <w:t xml:space="preserve">E. coli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340B9" w:rsidRPr="008C2C15">
        <w:rPr>
          <w:color w:val="auto"/>
          <w:shd w:val="clear" w:color="auto" w:fill="FFFFFF"/>
        </w:rPr>
        <w:fldChar w:fldCharType="begin"/>
      </w:r>
      <w:r w:rsidR="003C62EE">
        <w:rPr>
          <w:color w:val="auto"/>
          <w:shd w:val="clear" w:color="auto" w:fill="FFFFFF"/>
        </w:rPr>
        <w:instrText xml:space="preserve"> ADDIN ZOTERO_ITEM CSL_CITATION {"citationID":"kjdj5auh","properties":{"formattedCitation":"[56]","plainCitation":"[56]"},"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C340B9" w:rsidRPr="008C2C15">
        <w:rPr>
          <w:color w:val="auto"/>
          <w:shd w:val="clear" w:color="auto" w:fill="FFFFFF"/>
        </w:rPr>
        <w:fldChar w:fldCharType="separate"/>
      </w:r>
      <w:r w:rsidR="003C62EE">
        <w:rPr>
          <w:rFonts w:eastAsia="Times New Roman" w:cs="Times New Roman"/>
          <w:color w:val="auto"/>
        </w:rPr>
        <w:t>[56]</w:t>
      </w:r>
      <w:r w:rsidR="00C340B9"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This culture was incubated at 37°C with 120 r.p.m. orbital sha</w:t>
      </w:r>
      <w:r w:rsidRPr="008C2C15">
        <w:rPr>
          <w:color w:val="auto"/>
        </w:rPr>
        <w:t>k</w:t>
      </w:r>
      <w:r w:rsidRPr="008C2C15">
        <w:rPr>
          <w:color w:val="auto"/>
        </w:rPr>
        <w:t xml:space="preserve">ing over a diameter of 1". After overnight growth, 500 µl of the culture was diluted into 50 ml of prewarmed DM500 in a </w:t>
      </w:r>
      <w:r w:rsidR="00217D4F">
        <w:rPr>
          <w:color w:val="auto"/>
        </w:rPr>
        <w:t>25</w:t>
      </w:r>
      <w:r w:rsidRPr="008C2C15">
        <w:rPr>
          <w:color w:val="auto"/>
        </w:rPr>
        <w:t xml:space="preserve">0 ml flask and grown for an additional 24 h under the same conditions. On the day of the experiment, 500 μl of this preconditioned culture was added to ten </w:t>
      </w:r>
      <w:r w:rsidR="00217D4F">
        <w:rPr>
          <w:color w:val="auto"/>
        </w:rPr>
        <w:t>25</w:t>
      </w:r>
      <w:r w:rsidRPr="008C2C15">
        <w:rPr>
          <w:color w:val="auto"/>
        </w:rPr>
        <w:t xml:space="preserve">0 ml flasks, each containing 50 ml DM500, </w:t>
      </w:r>
      <w:r w:rsidRPr="008C2C15">
        <w:rPr>
          <w:color w:val="auto"/>
          <w:shd w:val="clear" w:color="auto" w:fill="FFFFFF"/>
        </w:rPr>
        <w:t>to initiate the experiment</w:t>
      </w:r>
      <w:r w:rsidRPr="008C2C15">
        <w:rPr>
          <w:color w:val="auto"/>
        </w:rPr>
        <w: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8C2C15">
        <w:rPr>
          <w:color w:val="auto"/>
          <w:vertAlign w:val="superscript"/>
        </w:rPr>
        <w:t>13</w:t>
      </w:r>
      <w:r w:rsidRPr="008C2C15">
        <w:rPr>
          <w:color w:val="auto"/>
        </w:rPr>
        <w:t xml:space="preserve">C]glucose. </w:t>
      </w:r>
    </w:p>
    <w:p w14:paraId="516DACB6" w14:textId="77777777" w:rsidR="009D2AE1" w:rsidRDefault="009D2AE1" w:rsidP="009D2AE1"/>
    <w:p w14:paraId="7787A911" w14:textId="171A52AD"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r w:rsidR="00675E6C">
        <w:rPr>
          <w:shd w:val="clear" w:color="auto" w:fill="FFFFFF"/>
        </w:rPr>
        <w:t xml:space="preserve">After incubation </w:t>
      </w:r>
      <w:r w:rsidRPr="00092635">
        <w:rPr>
          <w:shd w:val="clear" w:color="auto" w:fill="FFFFFF"/>
        </w:rPr>
        <w:t>at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 xml:space="preserve">to determine CFUs. </w:t>
      </w:r>
    </w:p>
    <w:p w14:paraId="2A6DE10C" w14:textId="77777777" w:rsidR="009D2AE1" w:rsidRPr="00092635" w:rsidRDefault="009D2AE1" w:rsidP="00092635">
      <w:pPr>
        <w:rPr>
          <w:rFonts w:ascii="Times" w:eastAsiaTheme="minorEastAsia" w:hAnsi="Times" w:cstheme="minorBidi"/>
          <w:color w:val="auto"/>
          <w:sz w:val="20"/>
          <w:szCs w:val="20"/>
        </w:rPr>
      </w:pPr>
    </w:p>
    <w:p w14:paraId="545F442D" w14:textId="77777777" w:rsidR="009D2AE1" w:rsidRDefault="001071EB" w:rsidP="009D2AE1">
      <w:pPr>
        <w:pStyle w:val="Heading2"/>
      </w:pPr>
      <w:r>
        <w:t>RNA-seq</w:t>
      </w:r>
    </w:p>
    <w:p w14:paraId="65C762BD" w14:textId="7A7BD635" w:rsidR="009D2AE1" w:rsidRPr="008C2C15" w:rsidRDefault="009D2AE1" w:rsidP="009D2AE1">
      <w:pPr>
        <w:pStyle w:val="NoSpacing"/>
        <w:rPr>
          <w:color w:val="auto"/>
        </w:rPr>
      </w:pPr>
      <w:r>
        <w:t xml:space="preserve">Total RNA was isolated from cell pellets using the RNAsnap </w:t>
      </w:r>
      <w:r w:rsidRPr="008C2C15">
        <w:rPr>
          <w:color w:val="auto"/>
        </w:rPr>
        <w:t xml:space="preserve">method </w:t>
      </w:r>
      <w:r w:rsidR="00C340B9" w:rsidRPr="008C2C15">
        <w:rPr>
          <w:color w:val="auto"/>
        </w:rPr>
        <w:fldChar w:fldCharType="begin"/>
      </w:r>
      <w:r w:rsidR="0043065E">
        <w:rPr>
          <w:color w:val="auto"/>
        </w:rPr>
        <w:instrText xml:space="preserve"> ADDIN ZOTERO_ITEM CSL_CITATION {"citationID":"abrpkpl9j","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Pr="008C2C15">
        <w:rPr>
          <w:color w:val="auto"/>
        </w:rPr>
        <w:t xml:space="preserve">. After extraction, RNA was ethanol precipitated and </w:t>
      </w:r>
      <w:r w:rsidRPr="002225A6">
        <w:rPr>
          <w:color w:val="auto"/>
        </w:rPr>
        <w:t xml:space="preserve">resuspended in </w:t>
      </w:r>
      <w:r w:rsidR="002225A6" w:rsidRPr="002225A6">
        <w:rPr>
          <w:color w:val="auto"/>
        </w:rPr>
        <w:t xml:space="preserve">100 </w:t>
      </w:r>
      <w:r w:rsidRPr="002225A6">
        <w:rPr>
          <w:color w:val="auto"/>
        </w:rPr>
        <w:t>µl H</w:t>
      </w:r>
      <w:r w:rsidRPr="002225A6">
        <w:rPr>
          <w:color w:val="auto"/>
          <w:vertAlign w:val="subscript"/>
        </w:rPr>
        <w:t>2</w:t>
      </w:r>
      <w:r w:rsidRPr="002225A6">
        <w:rPr>
          <w:color w:val="auto"/>
        </w:rPr>
        <w:t>O.</w:t>
      </w:r>
      <w:r w:rsidRPr="008C2C15">
        <w:rPr>
          <w:color w:val="auto"/>
        </w:rPr>
        <w:t xml:space="preserve"> Each sample was then DNase treated and purified using the on-column method for the Zymo Clean &amp; Concentrator-25 (Zymo Research). RNA concentrations were determined throughout the purification using a Qubit 2.0 fluorometer (Life Technologies). DNase-treated total RNA (≤5 µg) was then pr</w:t>
      </w:r>
      <w:r w:rsidRPr="008C2C15">
        <w:rPr>
          <w:color w:val="auto"/>
        </w:rPr>
        <w:t>o</w:t>
      </w:r>
      <w:r w:rsidRPr="008C2C15">
        <w:rPr>
          <w:color w:val="auto"/>
        </w:rPr>
        <w:t>cessed with the Gram-negative bacteria RiboZero rRNA removal kit (Epicentre). After rRNA depletion, each sample was ethanol precipitated and resuspended in H</w:t>
      </w:r>
      <w:r w:rsidRPr="008C2C15">
        <w:rPr>
          <w:color w:val="auto"/>
          <w:vertAlign w:val="subscript"/>
        </w:rPr>
        <w:t>2</w:t>
      </w:r>
      <w:r w:rsidRPr="008C2C15">
        <w:rPr>
          <w:color w:val="auto"/>
        </w:rPr>
        <w:t>O again. A fraction of the RNA was then fragmented to ~250 bp using NEBNext Magnesium RNA Fragment</w:t>
      </w:r>
      <w:r w:rsidRPr="008C2C15">
        <w:rPr>
          <w:color w:val="auto"/>
        </w:rPr>
        <w:t>a</w:t>
      </w:r>
      <w:r w:rsidRPr="008C2C15">
        <w:rPr>
          <w:color w:val="auto"/>
        </w:rPr>
        <w:t>tion Module (New England Biolabs). After fragmentation, RNA was ethanol precipitated, resuspended in 20 µl ultra-pure water, and phosphorylated using T4 PNK (New England Biolabs). After another ethanol precipitation cleanup step, sequencing library preparation was performed using the NEBNext Small RNA Library Pre Set and Multiplex Oligos for Ill</w:t>
      </w:r>
      <w:r w:rsidRPr="008C2C15">
        <w:rPr>
          <w:color w:val="auto"/>
        </w:rPr>
        <w:t>u</w:t>
      </w:r>
      <w:r w:rsidRPr="008C2C15">
        <w:rPr>
          <w:color w:val="auto"/>
        </w:rPr>
        <w:t>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2D23D82F" w14:textId="77777777" w:rsidR="009D2AE1" w:rsidRPr="008C2C15" w:rsidRDefault="009D2AE1" w:rsidP="009D2AE1">
      <w:pPr>
        <w:pStyle w:val="NoSpacing"/>
        <w:rPr>
          <w:color w:val="auto"/>
        </w:rPr>
      </w:pPr>
    </w:p>
    <w:p w14:paraId="53294FA6" w14:textId="5C236828" w:rsidR="009D2AE1" w:rsidRDefault="009D2AE1" w:rsidP="009D2AE1">
      <w:pPr>
        <w:pStyle w:val="NoSpacing"/>
      </w:pPr>
      <w:r w:rsidRPr="008C2C15">
        <w:rPr>
          <w:color w:val="auto"/>
        </w:rPr>
        <w:t xml:space="preserve">For </w:t>
      </w:r>
      <w:r w:rsidR="001071EB" w:rsidRPr="008C2C15">
        <w:rPr>
          <w:color w:val="auto"/>
        </w:rPr>
        <w:t>RNA-seq</w:t>
      </w:r>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NC_012967.1) as the reference sequence </w:t>
      </w:r>
      <w:r w:rsidR="00C340B9" w:rsidRPr="008C2C15">
        <w:rPr>
          <w:color w:val="auto"/>
        </w:rPr>
        <w:fldChar w:fldCharType="begin"/>
      </w:r>
      <w:r w:rsidR="003C62EE">
        <w:rPr>
          <w:color w:val="auto"/>
        </w:rPr>
        <w:instrText xml:space="preserve"> ADDIN ZOTERO_ITEM CSL_CITATION {"citationID":"145ebmbo0u","properties":{"formattedCitation":"[57]","plainCitation":"[57]"},"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57]</w:t>
      </w:r>
      <w:r w:rsidR="00C340B9" w:rsidRPr="008C2C15">
        <w:rPr>
          <w:color w:val="auto"/>
        </w:rPr>
        <w:fldChar w:fldCharType="end"/>
      </w:r>
      <w:r w:rsidRPr="008C2C15">
        <w:rPr>
          <w:color w:val="auto"/>
        </w:rPr>
        <w:t xml:space="preserve">. We updated annotations of sRNAs in this genome sequence using the Rfam 11.0 database </w:t>
      </w:r>
      <w:r w:rsidR="00C340B9" w:rsidRPr="008C2C15">
        <w:rPr>
          <w:color w:val="auto"/>
        </w:rPr>
        <w:fldChar w:fldCharType="begin"/>
      </w:r>
      <w:r w:rsidR="003C62EE">
        <w:rPr>
          <w:color w:val="auto"/>
        </w:rPr>
        <w:instrText xml:space="preserve"> ADDIN ZOTERO_ITEM CSL_CITATION {"citationID":"K52tvtmp","properties":{"formattedCitation":"[58]","plainCitation":"[58]"},"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340B9" w:rsidRPr="008C2C15">
        <w:rPr>
          <w:color w:val="auto"/>
        </w:rPr>
        <w:fldChar w:fldCharType="separate"/>
      </w:r>
      <w:r w:rsidR="003C62EE">
        <w:rPr>
          <w:rFonts w:eastAsia="Times New Roman" w:cs="Times New Roman"/>
          <w:color w:val="auto"/>
        </w:rPr>
        <w:t>[58]</w:t>
      </w:r>
      <w:r w:rsidR="00C340B9" w:rsidRPr="008C2C15">
        <w:rPr>
          <w:color w:val="auto"/>
        </w:rPr>
        <w:fldChar w:fldCharType="end"/>
      </w:r>
      <w:r w:rsidRPr="008C2C15">
        <w:rPr>
          <w:color w:val="auto"/>
        </w:rPr>
        <w:t xml:space="preserve">. Prior to mapping, we trimmed adapter sequences from Illumina reads using Flexbar 2.31 </w:t>
      </w:r>
      <w:r w:rsidR="00C340B9" w:rsidRPr="008C2C15">
        <w:rPr>
          <w:color w:val="auto"/>
        </w:rPr>
        <w:fldChar w:fldCharType="begin"/>
      </w:r>
      <w:r w:rsidR="003C62EE">
        <w:rPr>
          <w:color w:val="auto"/>
        </w:rPr>
        <w:instrText xml:space="preserve"> ADDIN ZOTERO_ITEM CSL_CITATION {"citationID":"18ifua9lst","properties":{"formattedCitation":"[59]","plainCitation":"[59]"},"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59]</w:t>
      </w:r>
      <w:r w:rsidR="00C340B9"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340B9" w:rsidRPr="008C2C15">
        <w:rPr>
          <w:color w:val="auto"/>
        </w:rPr>
        <w:fldChar w:fldCharType="begin"/>
      </w:r>
      <w:r w:rsidR="003C62EE">
        <w:rPr>
          <w:color w:val="auto"/>
        </w:rPr>
        <w:instrText xml:space="preserve"> ADDIN ZOTERO_ITEM CSL_CITATION {"citationID":"1r7vcf14tl","properties":{"formattedCitation":"[60]","plainCitation":"[60]"},"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C340B9" w:rsidRPr="008C2C15">
        <w:rPr>
          <w:color w:val="auto"/>
        </w:rPr>
        <w:fldChar w:fldCharType="separate"/>
      </w:r>
      <w:r w:rsidR="003C62EE">
        <w:rPr>
          <w:color w:val="auto"/>
        </w:rPr>
        <w:t>[60]</w:t>
      </w:r>
      <w:r w:rsidR="00C340B9" w:rsidRPr="008C2C15">
        <w:rPr>
          <w:color w:val="auto"/>
        </w:rPr>
        <w:fldChar w:fldCharType="end"/>
      </w:r>
      <w:r w:rsidRPr="008C2C15">
        <w:rPr>
          <w:color w:val="auto"/>
        </w:rPr>
        <w:t xml:space="preserve">. The raw number of reads mapping to each gene were counted using HTSeq 0.6.0 </w:t>
      </w:r>
      <w:r w:rsidR="00C340B9" w:rsidRPr="008C2C15">
        <w:rPr>
          <w:color w:val="auto"/>
        </w:rPr>
        <w:fldChar w:fldCharType="begin"/>
      </w:r>
      <w:r w:rsidR="003C62EE">
        <w:rPr>
          <w:color w:val="auto"/>
        </w:rPr>
        <w:instrText xml:space="preserve"> ADDIN ZOTERO_ITEM CSL_CITATION {"citationID":"59n15kv0q","properties":{"formattedCitation":"[61]","plainCitation":"[61]"},"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1]</w:t>
      </w:r>
      <w:r w:rsidR="00C340B9"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72E18591" w14:textId="77777777" w:rsidR="003F6DD6" w:rsidRDefault="003F6DD6" w:rsidP="009D2AE1">
      <w:pPr>
        <w:pStyle w:val="NoSpacing"/>
      </w:pPr>
    </w:p>
    <w:p w14:paraId="50CE0BF4" w14:textId="77777777" w:rsidR="005A50CF" w:rsidRDefault="00BA5B3C" w:rsidP="005A50CF">
      <w:pPr>
        <w:pStyle w:val="Heading2"/>
      </w:pPr>
      <w:r>
        <w:t>Proteomics</w:t>
      </w:r>
    </w:p>
    <w:p w14:paraId="0BAD6849" w14:textId="77777777" w:rsidR="00FD03A3" w:rsidRDefault="00FD03A3" w:rsidP="000D1D07">
      <w:pPr>
        <w:pStyle w:val="NoSpacing"/>
      </w:pPr>
      <w:r w:rsidRPr="00A222F1">
        <w:rPr>
          <w:i/>
        </w:rPr>
        <w:t>E. coli</w:t>
      </w:r>
      <w:r>
        <w:t xml:space="preserve"> cell pellets were resuspended in 50</w:t>
      </w:r>
      <w:r w:rsidR="00EF5BF6">
        <w:t xml:space="preserve"> </w:t>
      </w:r>
      <w:r>
        <w:t>mM Tris-HCl pH 8.0, 10</w:t>
      </w:r>
      <w:r w:rsidR="00EF5BF6">
        <w:t xml:space="preserve"> </w:t>
      </w:r>
      <w:r>
        <w:t>mM DTT.  2,2,2-trifluoroethanol (Sigma) was added to 50% (v/v) final concentration and samples were i</w:t>
      </w:r>
      <w:r>
        <w:t>n</w:t>
      </w:r>
      <w:r>
        <w:t>cubated at 56°C for 45 min.  Following incubation, iodoacetamide was added to a conce</w:t>
      </w:r>
      <w:r>
        <w:t>n</w:t>
      </w:r>
      <w:r>
        <w:t>tration of 25</w:t>
      </w:r>
      <w:r w:rsidR="00EF5BF6">
        <w:t xml:space="preserve"> </w:t>
      </w:r>
      <w:r>
        <w:t>mM and samples were incubated at room temperature in the dark for 30 min. Samples were diluted 10-fold with 2</w:t>
      </w:r>
      <w:r w:rsidR="00EF5BF6">
        <w:t xml:space="preserve"> </w:t>
      </w:r>
      <w:r>
        <w:t>mM CaCl</w:t>
      </w:r>
      <w:r w:rsidRPr="00DD7391">
        <w:rPr>
          <w:vertAlign w:val="subscript"/>
        </w:rPr>
        <w:t>2</w:t>
      </w:r>
      <w:r>
        <w:t>, 50</w:t>
      </w:r>
      <w:r w:rsidR="00EF5BF6">
        <w:t xml:space="preserve"> </w:t>
      </w:r>
      <w:r>
        <w:t>mM Tris-HCl, pH 8.0. Samples were d</w:t>
      </w:r>
      <w:r>
        <w:t>i</w:t>
      </w:r>
      <w:r>
        <w:t xml:space="preserve">gested with trypsin (Pierce) at 37°C for 5 h. Digestion was quenched by adding formic acid to 1% </w:t>
      </w:r>
      <w:r w:rsidR="00EF5BF6">
        <w:t>(v/v)</w:t>
      </w:r>
      <w:r>
        <w:t>.  Tryptic peptides were filtered through Amicon Ultra 30</w:t>
      </w:r>
      <w:r w:rsidR="00EF5BF6">
        <w:t xml:space="preserve"> </w:t>
      </w:r>
      <w:r>
        <w:t>kD spin filtration co</w:t>
      </w:r>
      <w:r>
        <w:t>l</w:t>
      </w:r>
      <w:r>
        <w:t>umns and bound, washed, and eluted from HyperSep C18 SpinTips (Thermo Scientific). Eluted peptides were dried by speed-vac and resuspended in Buffer C (5% acetonitrile, 0.1% formic acid) for analysis by LC-MS/MS.</w:t>
      </w:r>
    </w:p>
    <w:p w14:paraId="1686676D" w14:textId="77777777" w:rsidR="00FD03A3" w:rsidRDefault="00FD03A3" w:rsidP="00FD03A3"/>
    <w:p w14:paraId="3D3A8F33" w14:textId="77777777" w:rsidR="00FD03A3" w:rsidRDefault="00FD03A3" w:rsidP="000D1D07">
      <w:pPr>
        <w:pStyle w:val="NoSpacing"/>
      </w:pPr>
      <w:r>
        <w:t>For LC-MS/MS analysis, peptides were subjected to separation by C18 reverse phase chr</w:t>
      </w:r>
      <w:r>
        <w:t>o</w:t>
      </w:r>
      <w:r>
        <w:t>matography on a Dionex Ultimate 3000 RSLCnano UHPLC system (Thermo Scientific).  Pe</w:t>
      </w:r>
      <w:r>
        <w:t>p</w:t>
      </w:r>
      <w:r>
        <w:t>tides were loaded onto an Acclaim C18 PepMap RSLC column (Dionex; Thermo Scientific) and eluted using a 5-40% acetonitrile gradient over 250 min at 300</w:t>
      </w:r>
      <w:r w:rsidR="00EF5BF6">
        <w:t xml:space="preserve"> </w:t>
      </w:r>
      <w:r>
        <w:t>nl/min flow rate. Elu</w:t>
      </w:r>
      <w:r>
        <w:t>t</w:t>
      </w:r>
      <w:r>
        <w:t>ed peptides were directly injected into an Orbitrap Elite mass spectrometer (Thermo Scie</w:t>
      </w:r>
      <w:r>
        <w:t>n</w:t>
      </w:r>
      <w:r>
        <w:t>tific) by nano-electrospray and subject to data-dependent tandem mass spectrometry, with full precursor ion scans (MS1) collected at 60,0000 resolution.  Monoisotopic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0A945FC3" w14:textId="77777777" w:rsidR="00FD03A3" w:rsidRDefault="00FD03A3" w:rsidP="00FD03A3"/>
    <w:p w14:paraId="792A7335" w14:textId="77777777"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MaxQuant using SEQUEST (Proteome Discoverer 1.4; Thermo Scientific). Fully-tryptic peptides were considered, with up to two missed cleava</w:t>
      </w:r>
      <w:r>
        <w:t>g</w:t>
      </w:r>
      <w:r>
        <w:t>es.  Tolerances of 10 ppm (MS1) and 0.5 Da (MS2), carbamidomethylation of cysteine as static modification, and oxidized methionine as dynamic modification were used.  High-confidence peptide-spectral matches (PSMs) were filtered at &lt;1% false discovery rate d</w:t>
      </w:r>
      <w:r>
        <w:t>e</w:t>
      </w:r>
      <w:r>
        <w:t xml:space="preserve">termined by Percolator (Proteome Discoverer 1.4; Thermo Scientific). </w:t>
      </w:r>
    </w:p>
    <w:p w14:paraId="6C92C15F" w14:textId="77777777" w:rsidR="00FD03A3" w:rsidRPr="00FD03A3" w:rsidRDefault="00FD03A3" w:rsidP="00FD03A3"/>
    <w:p w14:paraId="551142EF" w14:textId="77777777" w:rsidR="005A50CF" w:rsidRDefault="00BA5B3C" w:rsidP="005A50CF">
      <w:pPr>
        <w:pStyle w:val="Heading2"/>
      </w:pPr>
      <w:r>
        <w:t>Flux analysis</w:t>
      </w:r>
    </w:p>
    <w:p w14:paraId="1241BA8C" w14:textId="4D5D01CF"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340B9" w:rsidRPr="008C2C15">
        <w:rPr>
          <w:color w:val="auto"/>
        </w:rPr>
        <w:fldChar w:fldCharType="begin"/>
      </w:r>
      <w:r w:rsidR="0043065E">
        <w:rPr>
          <w:color w:val="auto"/>
        </w:rPr>
        <w:instrText xml:space="preserve"> ADDIN ZOTERO_ITEM CSL_CITATION {"citationID":"4accooe95","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Cell pellets were resuspended in 200 m</w:t>
      </w:r>
      <w:r w:rsidR="00905520" w:rsidRPr="008C2C15">
        <w:rPr>
          <w:color w:val="auto"/>
        </w:rPr>
        <w:t>l</w:t>
      </w:r>
      <w:r w:rsidRPr="008C2C15">
        <w:rPr>
          <w:color w:val="auto"/>
        </w:rPr>
        <w:t xml:space="preserve"> of 6 N HCl, hydr</w:t>
      </w:r>
      <w:r w:rsidRPr="008C2C15">
        <w:rPr>
          <w:color w:val="auto"/>
        </w:rPr>
        <w:t>o</w:t>
      </w:r>
      <w:r w:rsidRPr="008C2C15">
        <w:rPr>
          <w:color w:val="auto"/>
        </w:rPr>
        <w:t>lyzed at 105°C overnight, and dried at 95°C for up to 24 h. To the hydrolyzed cell</w:t>
      </w:r>
      <w:r>
        <w:t xml:space="preserve"> material we added 40 m</w:t>
      </w:r>
      <w:r w:rsidR="007043F0">
        <w:t>l</w:t>
      </w:r>
      <w:r>
        <w:t xml:space="preserve"> of dimethylformamide (DMF) and gently mixed until a “light straw” color was obtained. The DMF resuspension was transferred to a GC-MS vial with plastic insert and 40 m</w:t>
      </w:r>
      <w:r w:rsidR="007043F0">
        <w:t>l</w:t>
      </w:r>
      <w:r>
        <w:t xml:space="preserve"> of </w:t>
      </w:r>
      <w:r w:rsidRPr="00052DA7">
        <w:rPr>
          <w:i/>
        </w:rPr>
        <w:t>N</w:t>
      </w:r>
      <w:r>
        <w:t>-</w:t>
      </w:r>
      <w:r w:rsidRPr="00052DA7">
        <w:rPr>
          <w:i/>
        </w:rPr>
        <w:t>tert</w:t>
      </w:r>
      <w:r>
        <w:t>-butyldimethylsilyl-</w:t>
      </w:r>
      <w:r w:rsidRPr="00052DA7">
        <w:rPr>
          <w:i/>
        </w:rPr>
        <w:t>N</w:t>
      </w:r>
      <w:r>
        <w:t xml:space="preserve">-methyltrifluoroacetamide with 1% </w:t>
      </w:r>
      <w:r w:rsidRPr="00052DA7">
        <w:rPr>
          <w:i/>
        </w:rPr>
        <w:t>tert</w:t>
      </w:r>
      <w:r>
        <w:t>-butyldimethyl-chlorosilane</w:t>
      </w:r>
      <w:r w:rsidR="007043F0">
        <w:t xml:space="preserve"> (v/v)</w:t>
      </w:r>
      <w:r>
        <w:t>; vials were capped and baked at 85°C for 2 h, and samples were analyzed within 2 days of derivitization.</w:t>
      </w:r>
    </w:p>
    <w:p w14:paraId="7E9E39AA" w14:textId="77777777" w:rsidR="00FA6EAE" w:rsidRDefault="00FA6EAE" w:rsidP="00FA6EAE">
      <w:pPr>
        <w:pStyle w:val="NoSpacing"/>
      </w:pPr>
    </w:p>
    <w:p w14:paraId="1717206D" w14:textId="77777777" w:rsidR="00CF0834" w:rsidRPr="008C2C15" w:rsidRDefault="00CF0834" w:rsidP="00CF0834">
      <w:pPr>
        <w:pStyle w:val="NoSpacing"/>
        <w:rPr>
          <w:color w:val="auto"/>
        </w:rPr>
      </w:pPr>
      <w:bookmarkStart w:id="9" w:name="__UnoMark__1847_580114490"/>
      <w:bookmarkStart w:id="10" w:name="ZOTERO_BREF_J4OWhgrsoVwG"/>
      <w:bookmarkEnd w:id="9"/>
      <w:bookmarkEnd w:id="10"/>
      <w:r>
        <w:t>Analysis of derivitized samples was performed on a Shimadzu QP2010 Plus GC-MS (Colu</w:t>
      </w:r>
      <w:r>
        <w:t>m</w:t>
      </w:r>
      <w:r>
        <w:t xml:space="preserve">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6D43BE33" w14:textId="77777777" w:rsidR="00CF0834" w:rsidRPr="008C2C15" w:rsidRDefault="00CF0834" w:rsidP="00CF0834">
      <w:pPr>
        <w:pStyle w:val="NoSpacing"/>
        <w:rPr>
          <w:color w:val="auto"/>
        </w:rPr>
      </w:pPr>
    </w:p>
    <w:p w14:paraId="5AE4AB1A" w14:textId="52C8DE2B"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340B9" w:rsidRPr="008C2C15">
        <w:rPr>
          <w:color w:val="auto"/>
        </w:rPr>
        <w:fldChar w:fldCharType="begin"/>
      </w:r>
      <w:r w:rsidR="0043065E">
        <w:rPr>
          <w:color w:val="auto"/>
        </w:rPr>
        <w:instrText xml:space="preserve"> ADDIN ZOTERO_ITEM CSL_CITATION {"citationID":"oh5T9AVN","properties":{"formattedCitation":"[29,30]","plainCitation":"[29,30]"},"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29,30]</w:t>
      </w:r>
      <w:r w:rsidR="00C340B9"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 xml:space="preserve">lthough most </w:t>
      </w:r>
      <w:r w:rsidR="0079361C">
        <w:t xml:space="preserve">patterns </w:t>
      </w:r>
      <w:r w:rsidR="00905520">
        <w:t>were unchanged, we did note that</w:t>
      </w:r>
      <w:r w:rsidR="001A491E">
        <w:t xml:space="preserve"> histidine</w:t>
      </w:r>
      <w:r w:rsidR="00905520">
        <w:t xml:space="preserve"> </w:t>
      </w:r>
      <w:r w:rsidR="0079361C">
        <w:t xml:space="preserve">labeling </w:t>
      </w:r>
      <w:r w:rsidR="00905520">
        <w:t xml:space="preserve">changed </w:t>
      </w:r>
      <w:r w:rsidR="0079361C">
        <w:t xml:space="preserve">substantially </w:t>
      </w:r>
      <w:r w:rsidR="00905520">
        <w:t>at the final time</w:t>
      </w:r>
      <w:r w:rsidR="00052DA7">
        <w:t xml:space="preserve"> </w:t>
      </w:r>
      <w:r w:rsidR="00905520">
        <w:t>point of two weeks.</w:t>
      </w:r>
    </w:p>
    <w:p w14:paraId="1184F8F6" w14:textId="77777777" w:rsidR="003F6DD6" w:rsidRDefault="003F6DD6" w:rsidP="00A3644C">
      <w:pPr>
        <w:pStyle w:val="NoSpacing"/>
      </w:pPr>
    </w:p>
    <w:p w14:paraId="354FBA27" w14:textId="77777777" w:rsidR="00A04477" w:rsidRDefault="00A04477" w:rsidP="00A04477">
      <w:pPr>
        <w:pStyle w:val="Heading2"/>
      </w:pPr>
      <w:r>
        <w:t>Lipid analysis</w:t>
      </w:r>
    </w:p>
    <w:p w14:paraId="4EA53A44" w14:textId="12751737"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resuspended in 5ml 1:2:08 </w:t>
      </w:r>
      <w:r w:rsidR="007043F0">
        <w:t>chloroform</w:t>
      </w:r>
      <w:r>
        <w:t>:</w:t>
      </w:r>
      <w:r w:rsidR="007043F0">
        <w:t>methanol</w:t>
      </w:r>
      <w:r>
        <w:t>:</w:t>
      </w:r>
      <w:r w:rsidR="007043F0">
        <w:t>water</w:t>
      </w:r>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1" w:name="__UnoMark__1980_580114490"/>
      <w:r w:rsidRPr="008C2C15">
        <w:rPr>
          <w:color w:val="auto"/>
        </w:rPr>
        <w:t xml:space="preserve"> </w:t>
      </w:r>
      <w:bookmarkStart w:id="12" w:name="__UnoMark__1848_580114490"/>
      <w:bookmarkStart w:id="13" w:name="ZOTERO_BREF_TkGZ8jhFSgtV"/>
      <w:bookmarkEnd w:id="11"/>
      <w:bookmarkEnd w:id="12"/>
      <w:bookmarkEnd w:id="13"/>
      <w:r w:rsidR="00C340B9" w:rsidRPr="008C2C15">
        <w:rPr>
          <w:color w:val="auto"/>
        </w:rPr>
        <w:fldChar w:fldCharType="begin"/>
      </w:r>
      <w:r w:rsidR="003C62EE">
        <w:rPr>
          <w:color w:val="auto"/>
        </w:rPr>
        <w:instrText xml:space="preserve"> ADDIN ZOTERO_ITEM CSL_CITATION {"citationID":"1ul7n9fem7","properties":{"formattedCitation":"[62]","plainCitation":"[62]"},"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2]</w:t>
      </w:r>
      <w:r w:rsidR="00C340B9" w:rsidRPr="008C2C15">
        <w:rPr>
          <w:color w:val="auto"/>
        </w:rPr>
        <w:fldChar w:fldCharType="end"/>
      </w:r>
      <w:r w:rsidRPr="008C2C15">
        <w:rPr>
          <w:color w:val="auto"/>
        </w:rPr>
        <w:t>. Phospholipids in the supernatant were further pur</w:t>
      </w:r>
      <w:r w:rsidRPr="008C2C15">
        <w:rPr>
          <w:color w:val="auto"/>
        </w:rPr>
        <w:t>i</w:t>
      </w:r>
      <w:r w:rsidRPr="008C2C15">
        <w:rPr>
          <w:color w:val="auto"/>
        </w:rPr>
        <w:t>fied by extractions as previously described</w:t>
      </w:r>
      <w:bookmarkStart w:id="14" w:name="__UnoMark__1984_580114490"/>
      <w:r w:rsidRPr="008C2C15">
        <w:rPr>
          <w:color w:val="auto"/>
        </w:rPr>
        <w:t xml:space="preserve"> </w:t>
      </w:r>
      <w:bookmarkStart w:id="15" w:name="__UnoMark__1849_580114490"/>
      <w:bookmarkStart w:id="16" w:name="ZOTERO_BREF_nUQRVPepZTEt"/>
      <w:bookmarkEnd w:id="14"/>
      <w:bookmarkEnd w:id="15"/>
      <w:bookmarkEnd w:id="16"/>
      <w:r w:rsidR="00C340B9" w:rsidRPr="008C2C15">
        <w:rPr>
          <w:color w:val="auto"/>
        </w:rPr>
        <w:fldChar w:fldCharType="begin"/>
      </w:r>
      <w:r w:rsidR="003C62EE">
        <w:rPr>
          <w:color w:val="auto"/>
        </w:rPr>
        <w:instrText xml:space="preserve"> ADDIN ZOTERO_ITEM CSL_CITATION {"citationID":"1ncfqnnmbf","properties":{"formattedCitation":"[63]","plainCitation":"[63]"},"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3]</w:t>
      </w:r>
      <w:r w:rsidR="00C340B9" w:rsidRPr="008C2C15">
        <w:rPr>
          <w:color w:val="auto"/>
        </w:rPr>
        <w:fldChar w:fldCharType="end"/>
      </w:r>
      <w:r w:rsidRPr="008C2C15">
        <w:rPr>
          <w:color w:val="auto"/>
        </w:rPr>
        <w:t>. Mass analysis of purified lipid A fractions was performed using a MALDI-TOF/TOF (ABI 4700 Proteomics Analyzer) mass spectrom</w:t>
      </w:r>
      <w:r w:rsidRPr="008C2C15">
        <w:rPr>
          <w:color w:val="auto"/>
        </w:rPr>
        <w:t>e</w:t>
      </w:r>
      <w:r w:rsidRPr="008C2C15">
        <w:rPr>
          <w:color w:val="auto"/>
        </w:rPr>
        <w:t>ter in the negative ion linear mode as previously described</w:t>
      </w:r>
      <w:bookmarkStart w:id="17" w:name="__UnoMark__1988_580114490"/>
      <w:r w:rsidRPr="008C2C15">
        <w:rPr>
          <w:color w:val="auto"/>
        </w:rPr>
        <w:t xml:space="preserve"> </w:t>
      </w:r>
      <w:bookmarkStart w:id="18" w:name="__UnoMark__1850_580114490"/>
      <w:bookmarkStart w:id="19" w:name="ZOTERO_BREF_xxYLATU2gwxj"/>
      <w:bookmarkEnd w:id="17"/>
      <w:bookmarkEnd w:id="18"/>
      <w:bookmarkEnd w:id="19"/>
      <w:r w:rsidR="00C340B9" w:rsidRPr="008C2C15">
        <w:rPr>
          <w:color w:val="auto"/>
        </w:rPr>
        <w:fldChar w:fldCharType="begin"/>
      </w:r>
      <w:r w:rsidR="003C62EE">
        <w:rPr>
          <w:color w:val="auto"/>
        </w:rPr>
        <w:instrText xml:space="preserve"> ADDIN ZOTERO_ITEM CSL_CITATION {"citationID":"9SkUe91z","properties":{"formattedCitation":"[62]","plainCitation":"[62]"},"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2]</w:t>
      </w:r>
      <w:r w:rsidR="00C340B9" w:rsidRPr="008C2C15">
        <w:rPr>
          <w:color w:val="auto"/>
        </w:rPr>
        <w:fldChar w:fldCharType="end"/>
      </w:r>
      <w:r w:rsidRPr="008C2C15">
        <w:rPr>
          <w:color w:val="auto"/>
        </w:rPr>
        <w:t>. Phospholipid analysis was performed by liquid chromatog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w:t>
      </w:r>
      <w:r w:rsidR="002851EA" w:rsidRPr="008C2C15">
        <w:rPr>
          <w:color w:val="auto"/>
        </w:rPr>
        <w:t>e</w:t>
      </w:r>
      <w:r w:rsidR="002851EA" w:rsidRPr="008C2C15">
        <w:rPr>
          <w:color w:val="auto"/>
        </w:rPr>
        <w:t>pendent</w:t>
      </w:r>
      <w:r w:rsidR="002851EA">
        <w:t xml:space="preserve"> biological replicate, prepared identi</w:t>
      </w:r>
      <w:r w:rsidR="0038655F">
        <w:t>cally to all other replicate</w:t>
      </w:r>
      <w:r w:rsidR="002851EA">
        <w:t xml:space="preserve"> but not used for </w:t>
      </w:r>
      <w:r w:rsidR="001071EB">
        <w:t>RNA-seq</w:t>
      </w:r>
      <w:r w:rsidR="002851EA">
        <w:t xml:space="preserve"> or proteomics analysis.</w:t>
      </w:r>
    </w:p>
    <w:p w14:paraId="33B92336" w14:textId="77777777" w:rsidR="003F6DD6" w:rsidRPr="00A04477" w:rsidRDefault="003F6DD6" w:rsidP="00A3644C">
      <w:pPr>
        <w:pStyle w:val="NoSpacing"/>
        <w:rPr>
          <w:vertAlign w:val="superscript"/>
        </w:rPr>
      </w:pPr>
    </w:p>
    <w:p w14:paraId="6088A6A8" w14:textId="77777777" w:rsidR="00CB6967" w:rsidRDefault="00CB6967" w:rsidP="00A04477">
      <w:pPr>
        <w:pStyle w:val="Heading2"/>
      </w:pPr>
      <w:r>
        <w:t>Expression profile data analysis</w:t>
      </w:r>
    </w:p>
    <w:p w14:paraId="756E6547" w14:textId="28956EB5" w:rsidR="00CB6967" w:rsidRDefault="00DD2481" w:rsidP="00CB6967">
      <w:pPr>
        <w:pStyle w:val="NoSpacing"/>
      </w:pPr>
      <w:r>
        <w:t xml:space="preserve">We </w:t>
      </w:r>
      <w:r w:rsidR="00CB6967">
        <w:t>analyz</w:t>
      </w:r>
      <w:r>
        <w:t>ed</w:t>
      </w:r>
      <w:r w:rsidR="00CB6967">
        <w:t xml:space="preserve"> raw counts from the proteomics and </w:t>
      </w:r>
      <w:r w:rsidR="001071EB">
        <w:t>RNA-seq</w:t>
      </w:r>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C340B9">
        <w:fldChar w:fldCharType="begin"/>
      </w:r>
      <w:r w:rsidR="003C62EE">
        <w:instrText xml:space="preserve"> ADDIN ZOTERO_ITEM CSL_CITATION {"citationID":"22f5jdnu71","properties":{"formattedCitation":"[64]","plainCitation":"[64]"},"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C340B9">
        <w:fldChar w:fldCharType="separate"/>
      </w:r>
      <w:r w:rsidR="003C62EE">
        <w:rPr>
          <w:noProof/>
        </w:rPr>
        <w:t>[64]</w:t>
      </w:r>
      <w:r w:rsidR="00C340B9">
        <w:fldChar w:fldCharType="end"/>
      </w:r>
      <w:r w:rsidR="00CB6967">
        <w:t>.</w:t>
      </w:r>
    </w:p>
    <w:p w14:paraId="2730445D" w14:textId="77777777" w:rsidR="00CB6967" w:rsidRDefault="00CB6967" w:rsidP="00CB6967">
      <w:r>
        <w:t xml:space="preserve"> </w:t>
      </w:r>
    </w:p>
    <w:p w14:paraId="01BB6919" w14:textId="3D351F11" w:rsidR="00CB6967" w:rsidRPr="008C2C15" w:rsidRDefault="00AB7631" w:rsidP="00CB6967">
      <w:pPr>
        <w:pStyle w:val="NoSpacing"/>
        <w:rPr>
          <w:color w:val="auto"/>
        </w:rPr>
      </w:pPr>
      <w:r>
        <w:t>To analyze relative RNA levels, r</w:t>
      </w:r>
      <w:r w:rsidR="00CF5C1C">
        <w:t>aw RNA read counts per gene (ignoring rRNAs) were no</w:t>
      </w:r>
      <w:r w:rsidR="00CF5C1C">
        <w:t>r</w:t>
      </w:r>
      <w:r w:rsidR="00CF5C1C">
        <w:t xml:space="preserve">malized within each sample using DESeq </w:t>
      </w:r>
      <w:r w:rsidR="00C340B9">
        <w:fldChar w:fldCharType="begin"/>
      </w:r>
      <w:r w:rsidR="0043065E">
        <w:instrText xml:space="preserve"> ADDIN ZOTERO_ITEM CSL_CITATION {"citationID":"1c3ajq3j4h","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43065E">
        <w:rPr>
          <w:noProof/>
        </w:rPr>
        <w:t>[16]</w:t>
      </w:r>
      <w:r w:rsidR="00C340B9">
        <w:fldChar w:fldCharType="end"/>
      </w:r>
      <w:r w:rsidR="00CF5C1C">
        <w:t xml:space="preserve">. </w:t>
      </w:r>
      <w:r>
        <w:t xml:space="preserve">To identify </w:t>
      </w:r>
      <w:r w:rsidR="00CB6967">
        <w:t xml:space="preserve">RNAs </w:t>
      </w:r>
      <w:r>
        <w:t>that had changed signif</w:t>
      </w:r>
      <w:r>
        <w:t>i</w:t>
      </w:r>
      <w:r>
        <w:t>cantly, we carried out a differential expression analysis between the 3 h time point and each subsequent time point, using DESeq,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w:t>
      </w:r>
      <w:r w:rsidR="00CB6967" w:rsidRPr="008C2C15">
        <w:rPr>
          <w:color w:val="auto"/>
        </w:rPr>
        <w:t>r</w:t>
      </w:r>
      <w:r w:rsidR="00CB6967" w:rsidRPr="008C2C15">
        <w:rPr>
          <w:color w:val="auto"/>
        </w:rPr>
        <w:t>malized RNA and protein profiles, both relative and absolute, were averaged across all three biological replicates.</w:t>
      </w:r>
    </w:p>
    <w:p w14:paraId="0DBB983C" w14:textId="77777777" w:rsidR="00CB6967" w:rsidRPr="008C2C15" w:rsidRDefault="00CB6967" w:rsidP="00CB6967">
      <w:pPr>
        <w:rPr>
          <w:color w:val="auto"/>
        </w:rPr>
      </w:pPr>
    </w:p>
    <w:p w14:paraId="70CBF975" w14:textId="39785002" w:rsidR="00CB6967" w:rsidRPr="008C2C15" w:rsidRDefault="00CB6967" w:rsidP="00A21FA4">
      <w:pPr>
        <w:pStyle w:val="NoSpacing"/>
        <w:rPr>
          <w:color w:val="auto"/>
        </w:rPr>
      </w:pPr>
      <w:r w:rsidRPr="008C2C15">
        <w:rPr>
          <w:color w:val="auto"/>
        </w:rPr>
        <w:t>Clustering of protein profiles was performed using the python library scipy</w:t>
      </w:r>
      <w:r w:rsidR="00A21FA4" w:rsidRPr="008C2C15">
        <w:rPr>
          <w:color w:val="auto"/>
        </w:rPr>
        <w:t xml:space="preserve"> </w:t>
      </w:r>
      <w:r w:rsidR="00C340B9" w:rsidRPr="008C2C15">
        <w:rPr>
          <w:color w:val="auto"/>
        </w:rPr>
        <w:fldChar w:fldCharType="begin"/>
      </w:r>
      <w:r w:rsidR="003C62EE">
        <w:rPr>
          <w:color w:val="auto"/>
        </w:rPr>
        <w:instrText xml:space="preserve"> ADDIN ZOTERO_ITEM CSL_CITATION {"citationID":"26cosvvvm5","properties":{"formattedCitation":"[65]","plainCitation":"[65]"},"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340B9" w:rsidRPr="008C2C15">
        <w:rPr>
          <w:color w:val="auto"/>
        </w:rPr>
        <w:fldChar w:fldCharType="separate"/>
      </w:r>
      <w:r w:rsidR="003C62EE">
        <w:rPr>
          <w:rFonts w:eastAsia="Times New Roman" w:cs="Times New Roman"/>
          <w:color w:val="auto"/>
        </w:rPr>
        <w:t>[65]</w:t>
      </w:r>
      <w:r w:rsidR="00C340B9"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w:t>
      </w:r>
      <w:r w:rsidRPr="008C2C15">
        <w:rPr>
          <w:color w:val="auto"/>
        </w:rPr>
        <w:t>n</w:t>
      </w:r>
      <w:r w:rsidRPr="008C2C15">
        <w:rPr>
          <w:color w:val="auto"/>
        </w:rPr>
        <w:t>script levels we integrated each of the transcript profiles, from the initial time to each add</w:t>
      </w:r>
      <w:r w:rsidRPr="008C2C15">
        <w:rPr>
          <w:color w:val="auto"/>
        </w:rPr>
        <w:t>i</w:t>
      </w:r>
      <w:r w:rsidRPr="008C2C15">
        <w:rPr>
          <w:color w:val="auto"/>
        </w:rPr>
        <w:t>tional time point, using the trapezoidal method implemented by the python library</w:t>
      </w:r>
      <w:r w:rsidR="00A21FA4" w:rsidRPr="008C2C15">
        <w:rPr>
          <w:color w:val="auto"/>
        </w:rPr>
        <w:t xml:space="preserve"> numpy </w:t>
      </w:r>
      <w:r w:rsidR="00C340B9" w:rsidRPr="008C2C15">
        <w:rPr>
          <w:color w:val="auto"/>
        </w:rPr>
        <w:fldChar w:fldCharType="begin"/>
      </w:r>
      <w:r w:rsidR="003C62EE">
        <w:rPr>
          <w:color w:val="auto"/>
        </w:rPr>
        <w:instrText xml:space="preserve"> ADDIN ZOTERO_ITEM CSL_CITATION {"citationID":"h6sumdl3e","properties":{"formattedCitation":"[66]","plainCitation":"[66]"},"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C340B9" w:rsidRPr="008C2C15">
        <w:rPr>
          <w:color w:val="auto"/>
        </w:rPr>
        <w:fldChar w:fldCharType="separate"/>
      </w:r>
      <w:r w:rsidR="003C62EE">
        <w:rPr>
          <w:rFonts w:eastAsia="Times New Roman" w:cs="Times New Roman"/>
          <w:color w:val="auto"/>
        </w:rPr>
        <w:t>[66]</w:t>
      </w:r>
      <w:r w:rsidR="00C340B9" w:rsidRPr="008C2C15">
        <w:rPr>
          <w:color w:val="auto"/>
        </w:rPr>
        <w:fldChar w:fldCharType="end"/>
      </w:r>
      <w:r w:rsidRPr="008C2C15">
        <w:rPr>
          <w:color w:val="auto"/>
        </w:rPr>
        <w:t>.</w:t>
      </w:r>
    </w:p>
    <w:p w14:paraId="5C2DEF2B" w14:textId="77777777" w:rsidR="00CB6967" w:rsidRPr="008C2C15" w:rsidRDefault="00CB6967" w:rsidP="00CB6967">
      <w:pPr>
        <w:rPr>
          <w:color w:val="auto"/>
        </w:rPr>
      </w:pPr>
    </w:p>
    <w:p w14:paraId="693D3396" w14:textId="6CDC4EF4"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C340B9" w:rsidRPr="008C2C15">
        <w:rPr>
          <w:color w:val="auto"/>
        </w:rPr>
        <w:fldChar w:fldCharType="begin"/>
      </w:r>
      <w:r w:rsidR="003C62EE">
        <w:rPr>
          <w:color w:val="auto"/>
        </w:rPr>
        <w:instrText xml:space="preserve"> ADDIN ZOTERO_ITEM CSL_CITATION {"citationID":"1sta5bm8is","properties":{"formattedCitation":"[67]","plainCitation":"[67]"},"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7]</w:t>
      </w:r>
      <w:r w:rsidR="00C340B9"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w:t>
      </w:r>
      <w:r w:rsidRPr="008C2C15">
        <w:rPr>
          <w:color w:val="auto"/>
        </w:rPr>
        <w:t>m</w:t>
      </w:r>
      <w:r w:rsidRPr="008C2C15">
        <w:rPr>
          <w:color w:val="auto"/>
        </w:rPr>
        <w:t>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r w:rsidR="007F15B3">
        <w:t>was</w:t>
      </w:r>
      <w:r>
        <w:t xml:space="preserve"> chosen to be altered. The crossover frequency and mixing strength were picked based upon an empirical study of the dependence of convergence efficiency on these parameters</w:t>
      </w:r>
      <w:r w:rsidR="00A21FA4">
        <w:t xml:space="preserve"> </w:t>
      </w:r>
      <w:r w:rsidR="00C340B9">
        <w:fldChar w:fldCharType="begin"/>
      </w:r>
      <w:r w:rsidR="003C62EE">
        <w:instrText xml:space="preserve"> ADDIN ZOTERO_ITEM CSL_CITATION {"citationID":"L82HTfBE","properties":{"formattedCitation":"[68]","plainCitation":"[68]"},"citationItems":[{"id":415,"uris":["http://zotero.org/users/2021925/items/H5WJJNHR"],"uri":["http://zotero.org/users/2021925/items/H5WJJNHR"],"itemData":{"id":415,"type":"article-journal","title":"Good Parameters for Differential Evolution","container-title":"Hvass Laboratories Technical Report","page":"HL1002","author":[{"family":"Pedersen","given":"M. E. H."}],"issued":{"date-parts":[["2010"]]}}}],"schema":"https://github.com/citation-style-language/schema/raw/master/csl-citation.json"} </w:instrText>
      </w:r>
      <w:r w:rsidR="00C340B9">
        <w:fldChar w:fldCharType="separate"/>
      </w:r>
      <w:r w:rsidR="003C62EE">
        <w:rPr>
          <w:noProof/>
        </w:rPr>
        <w:t>[68]</w:t>
      </w:r>
      <w:r w:rsidR="00C340B9">
        <w:fldChar w:fldCharType="end"/>
      </w:r>
      <w:r>
        <w:t xml:space="preserve"> for some standard optimization problems. The cost function is given by </w:t>
      </w:r>
    </w:p>
    <w:p w14:paraId="6BF10211" w14:textId="77777777" w:rsidR="002715EF" w:rsidRDefault="002715EF" w:rsidP="00A21FA4">
      <w:pPr>
        <w:pStyle w:val="NoSpacing"/>
      </w:pPr>
    </w:p>
    <w:p w14:paraId="17E93AB1" w14:textId="77777777" w:rsidR="002715EF" w:rsidRDefault="002715EF" w:rsidP="002715EF">
      <w:pPr>
        <w:pStyle w:val="NoSpacing"/>
        <w:jc w:val="center"/>
      </w:pPr>
      <w:r w:rsidRPr="002715EF">
        <w:rPr>
          <w:position w:val="-30"/>
        </w:rPr>
        <w:object w:dxaOrig="2320" w:dyaOrig="720" w14:anchorId="231992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9" o:title=""/>
          </v:shape>
          <o:OLEObject Type="Embed" ProgID="Equation.3" ShapeID="_x0000_i1025" DrawAspect="Content" ObjectID="_1369122364" r:id="rId10"/>
        </w:object>
      </w:r>
    </w:p>
    <w:p w14:paraId="697D5D28" w14:textId="77777777" w:rsidR="00FA4DA4" w:rsidRDefault="00FA4DA4" w:rsidP="002715EF">
      <w:pPr>
        <w:pStyle w:val="NoSpacing"/>
        <w:jc w:val="center"/>
      </w:pPr>
    </w:p>
    <w:p w14:paraId="096BC4F7" w14:textId="77777777" w:rsidR="00CB6967" w:rsidRDefault="00CB6967" w:rsidP="00A21FA4">
      <w:pPr>
        <w:pStyle w:val="NoSpacing"/>
      </w:pPr>
      <w:r>
        <w:t xml:space="preserve">where </w:t>
      </w:r>
      <w:r w:rsidRPr="00051F8F">
        <w:rPr>
          <w:i/>
        </w:rPr>
        <w:t>d</w:t>
      </w:r>
      <w:r w:rsidRPr="00051F8F">
        <w:rPr>
          <w:i/>
          <w:vertAlign w:val="subscript"/>
        </w:rPr>
        <w:t>i</w:t>
      </w:r>
      <w:r>
        <w:t>(</w:t>
      </w:r>
      <w:r w:rsidRPr="00051F8F">
        <w:rPr>
          <w:i/>
        </w:rPr>
        <w:t>t</w:t>
      </w:r>
      <w:r w:rsidRPr="00051F8F">
        <w:rPr>
          <w:i/>
          <w:vertAlign w:val="subscript"/>
        </w:rPr>
        <w:t>j</w:t>
      </w:r>
      <w:r>
        <w:t xml:space="preserve">), </w:t>
      </w:r>
      <w:r w:rsidRPr="00051F8F">
        <w:rPr>
          <w:rFonts w:ascii="Ubuntu" w:hAnsi="Ubuntu"/>
          <w:i/>
        </w:rPr>
        <w:t>σ</w:t>
      </w:r>
      <w:r w:rsidRPr="00051F8F">
        <w:rPr>
          <w:i/>
          <w:vertAlign w:val="subscript"/>
        </w:rPr>
        <w:t>i</w:t>
      </w:r>
      <w:r>
        <w:t>(</w:t>
      </w:r>
      <w:r w:rsidRPr="00051F8F">
        <w:rPr>
          <w:i/>
        </w:rPr>
        <w:t>t</w:t>
      </w:r>
      <w:r w:rsidRPr="00051F8F">
        <w:rPr>
          <w:i/>
          <w:vertAlign w:val="subscript"/>
        </w:rPr>
        <w:t>j</w:t>
      </w:r>
      <w:r>
        <w:t xml:space="preserve">), and </w:t>
      </w:r>
      <w:r w:rsidRPr="00051F8F">
        <w:rPr>
          <w:i/>
        </w:rPr>
        <w:t>s</w:t>
      </w:r>
      <w:r w:rsidRPr="00051F8F">
        <w:rPr>
          <w:i/>
          <w:vertAlign w:val="subscript"/>
        </w:rPr>
        <w:t>i</w:t>
      </w:r>
      <w:r>
        <w:t>(</w:t>
      </w:r>
      <w:r w:rsidRPr="00051F8F">
        <w:rPr>
          <w:i/>
        </w:rPr>
        <w:t>t</w:t>
      </w:r>
      <w:r w:rsidRPr="00051F8F">
        <w:rPr>
          <w:i/>
          <w:vertAlign w:val="subscript"/>
        </w:rPr>
        <w:t>j</w:t>
      </w:r>
      <w:r>
        <w:t xml:space="preserve">) are the average of all experimental repeats of protein (or mRNA) </w:t>
      </w:r>
      <w:r w:rsidRPr="00051F8F">
        <w:rPr>
          <w:i/>
        </w:rPr>
        <w:t>i</w:t>
      </w:r>
      <w:r>
        <w:t xml:space="preserve"> at time </w:t>
      </w:r>
      <w:r w:rsidRPr="00051F8F">
        <w:rPr>
          <w:i/>
        </w:rPr>
        <w:t>t</w:t>
      </w:r>
      <w:r w:rsidRPr="00051F8F">
        <w:rPr>
          <w:i/>
          <w:vertAlign w:val="subscript"/>
        </w:rPr>
        <w:t>j</w:t>
      </w:r>
      <w:r>
        <w:t xml:space="preserve">, the standard deviation of the experiments of the protein (or mRNA) </w:t>
      </w:r>
      <w:r w:rsidRPr="00051F8F">
        <w:rPr>
          <w:i/>
        </w:rPr>
        <w:t>i</w:t>
      </w:r>
      <w:r>
        <w:t xml:space="preserve"> at time </w:t>
      </w:r>
      <w:r w:rsidRPr="00051F8F">
        <w:rPr>
          <w:i/>
        </w:rPr>
        <w:t>t</w:t>
      </w:r>
      <w:r w:rsidRPr="00051F8F">
        <w:rPr>
          <w:i/>
          <w:vertAlign w:val="subscript"/>
        </w:rPr>
        <w:t>j</w:t>
      </w:r>
      <w:r>
        <w:t xml:space="preserve">, and the average of the ensemble simulations </w:t>
      </w:r>
      <w:r w:rsidRPr="00051F8F">
        <w:rPr>
          <w:i/>
        </w:rPr>
        <w:t>i</w:t>
      </w:r>
      <w:r>
        <w:t xml:space="preserve"> at time </w:t>
      </w:r>
      <w:r w:rsidRPr="00051F8F">
        <w:rPr>
          <w:i/>
        </w:rPr>
        <w:t>t</w:t>
      </w:r>
      <w:r w:rsidRPr="00051F8F">
        <w:rPr>
          <w:i/>
          <w:vertAlign w:val="subscript"/>
        </w:rPr>
        <w:t>j</w:t>
      </w:r>
      <w:r w:rsidR="00051F8F">
        <w:t xml:space="preserve">, </w:t>
      </w:r>
      <w:r>
        <w:t>respectively. Scaling by the standard deviation places a relatively lower weight on data points with relatively larger errors for a given protein or mRNA.</w:t>
      </w:r>
    </w:p>
    <w:p w14:paraId="066FEDC2" w14:textId="77777777" w:rsidR="00CB6967" w:rsidRDefault="00CB6967" w:rsidP="00CB6967">
      <w:r>
        <w:t xml:space="preserve"> </w:t>
      </w:r>
    </w:p>
    <w:p w14:paraId="0F00DD88" w14:textId="77777777"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w:t>
      </w:r>
      <w:r w:rsidR="00A31466">
        <w:t>a starved state</w:t>
      </w:r>
      <w:r>
        <w:t>, and we could reliabl</w:t>
      </w:r>
      <w:r w:rsidR="00DD2481">
        <w:t>y</w:t>
      </w:r>
      <w:r>
        <w:t xml:space="preserve"> sort the behavior into four categories based upon the amplitude parameters. The four categories we used were that of up-regulated,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F3F6AC5" w14:textId="77777777" w:rsidR="00CB6967" w:rsidRDefault="00CB6967" w:rsidP="00CB6967"/>
    <w:p w14:paraId="2EEFE288"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up-regulated,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43D24283" w14:textId="77777777" w:rsidR="00CB6967" w:rsidRDefault="00CB6967" w:rsidP="00CB6967"/>
    <w:p w14:paraId="744E83E3"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032695AD" w14:textId="77777777" w:rsidR="00CB6967" w:rsidRDefault="00CB6967" w:rsidP="00CB6967"/>
    <w:p w14:paraId="7A48CB36" w14:textId="77777777"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55A8CDC1" w14:textId="77777777" w:rsidR="003F6DD6" w:rsidRDefault="003F6DD6" w:rsidP="00A3644C">
      <w:pPr>
        <w:pStyle w:val="NoSpacing"/>
      </w:pPr>
    </w:p>
    <w:p w14:paraId="47EA4EB0" w14:textId="77777777" w:rsidR="002D6CE0" w:rsidRDefault="002D6CE0" w:rsidP="002D6CE0">
      <w:pPr>
        <w:pStyle w:val="Heading2"/>
      </w:pPr>
      <w:r>
        <w:t>Data availability</w:t>
      </w:r>
    </w:p>
    <w:p w14:paraId="02D98D28" w14:textId="5F520414"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Illumina read data and processed files of read counts per gene and normalized expression levels per gene have been deposited in the NCBI GEO database (accession </w:t>
      </w:r>
      <w:r w:rsidR="001C7409" w:rsidRPr="005601E9">
        <w:t>GSE67402</w:t>
      </w:r>
      <w:r w:rsidR="00CF5C1C">
        <w:t xml:space="preserve">) </w:t>
      </w:r>
      <w:r w:rsidR="00C340B9" w:rsidRPr="008C2C15">
        <w:rPr>
          <w:color w:val="auto"/>
        </w:rPr>
        <w:fldChar w:fldCharType="begin"/>
      </w:r>
      <w:r w:rsidR="003C62EE">
        <w:rPr>
          <w:color w:val="auto"/>
        </w:rPr>
        <w:instrText xml:space="preserve"> ADDIN ZOTERO_ITEM CSL_CITATION {"citationID":"2eag9r7kuh","properties":{"formattedCitation":"[69]","plainCitation":"[69]"},"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340B9" w:rsidRPr="008C2C15">
        <w:rPr>
          <w:color w:val="auto"/>
        </w:rPr>
        <w:fldChar w:fldCharType="separate"/>
      </w:r>
      <w:r w:rsidR="003C62EE">
        <w:rPr>
          <w:rFonts w:eastAsia="Times New Roman" w:cs="Times New Roman"/>
          <w:color w:val="auto"/>
        </w:rPr>
        <w:t>[69]</w:t>
      </w:r>
      <w:r w:rsidR="00C340B9" w:rsidRPr="008C2C15">
        <w:rPr>
          <w:color w:val="auto"/>
        </w:rPr>
        <w:fldChar w:fldCharType="end"/>
      </w:r>
      <w:r w:rsidR="00CF5C1C" w:rsidRPr="008C2C15">
        <w:rPr>
          <w:color w:val="auto"/>
        </w:rPr>
        <w:t>.</w:t>
      </w:r>
      <w:r w:rsidR="000D1D07" w:rsidRPr="008C2C15">
        <w:rPr>
          <w:color w:val="auto"/>
        </w:rPr>
        <w:t xml:space="preserve"> </w:t>
      </w:r>
      <w:r w:rsidR="005601E9" w:rsidRPr="005601E9">
        <w:rPr>
          <w:color w:val="auto"/>
        </w:rPr>
        <w:t>The mass spe</w:t>
      </w:r>
      <w:r w:rsidR="005601E9" w:rsidRPr="005601E9">
        <w:rPr>
          <w:color w:val="auto"/>
        </w:rPr>
        <w:t>c</w:t>
      </w:r>
      <w:r w:rsidR="005601E9" w:rsidRPr="005601E9">
        <w:rPr>
          <w:color w:val="auto"/>
        </w:rPr>
        <w:t>trometry proteomics data have been deposited to th</w:t>
      </w:r>
      <w:r w:rsidR="005601E9">
        <w:rPr>
          <w:color w:val="auto"/>
        </w:rPr>
        <w:t xml:space="preserve">e ProteomeXchange Consortium </w:t>
      </w:r>
      <w:r w:rsidR="005601E9" w:rsidRPr="005601E9">
        <w:rPr>
          <w:color w:val="auto"/>
        </w:rPr>
        <w:t xml:space="preserve">via the PRIDE partner repository </w:t>
      </w:r>
      <w:r w:rsidR="005601E9">
        <w:rPr>
          <w:color w:val="auto"/>
        </w:rPr>
        <w:t xml:space="preserve">(accession </w:t>
      </w:r>
      <w:r w:rsidR="005601E9" w:rsidRPr="005601E9">
        <w:rPr>
          <w:color w:val="auto"/>
        </w:rPr>
        <w:t>PXD002140</w:t>
      </w:r>
      <w:r w:rsidR="005601E9">
        <w:rPr>
          <w:color w:val="auto"/>
        </w:rPr>
        <w:t>)</w:t>
      </w:r>
      <w:r w:rsidR="001976E3">
        <w:rPr>
          <w:color w:val="auto"/>
        </w:rPr>
        <w:t xml:space="preserve"> </w:t>
      </w:r>
      <w:r w:rsidR="001976E3" w:rsidRPr="001976E3">
        <w:rPr>
          <w:color w:val="auto"/>
        </w:rPr>
        <w:fldChar w:fldCharType="begin"/>
      </w:r>
      <w:r w:rsidR="003C62EE">
        <w:rPr>
          <w:color w:val="auto"/>
        </w:rPr>
        <w:instrText xml:space="preserve"> ADDIN ZOTERO_ITEM CSL_CITATION {"citationID":"o4b8dnja6","properties":{"formattedCitation":"[70]","plainCitation":"[70]"},"citationItems":[{"id":413,"uris":["http://zotero.org/users/2021925/items/Q4T8UX3T"],"uri":["http://zotero.org/users/2021925/items/Q4T8UX3T"],"itemData":{"id":413,"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PMID":"24727771","PMCID":"PMC3986813"}}],"schema":"https://github.com/citation-style-language/schema/raw/master/csl-citation.json"} </w:instrText>
      </w:r>
      <w:r w:rsidR="001976E3" w:rsidRPr="001976E3">
        <w:rPr>
          <w:color w:val="auto"/>
        </w:rPr>
        <w:fldChar w:fldCharType="separate"/>
      </w:r>
      <w:r w:rsidR="003C62EE">
        <w:rPr>
          <w:noProof/>
          <w:color w:val="auto"/>
        </w:rPr>
        <w:t>[70]</w:t>
      </w:r>
      <w:r w:rsidR="001976E3" w:rsidRPr="001976E3">
        <w:rPr>
          <w:color w:val="auto"/>
        </w:rPr>
        <w:fldChar w:fldCharType="end"/>
      </w:r>
      <w:r>
        <w:t>.</w:t>
      </w:r>
    </w:p>
    <w:p w14:paraId="6D2ED448" w14:textId="29017AD8" w:rsidR="00AD136A" w:rsidRPr="00AD136A" w:rsidRDefault="00AD136A" w:rsidP="00AD136A">
      <w:pPr>
        <w:pStyle w:val="Heading1"/>
      </w:pPr>
      <w:r>
        <w:t>Acknowledgments</w:t>
      </w:r>
    </w:p>
    <w:p w14:paraId="05864392" w14:textId="392FA6E3" w:rsidR="00AD136A" w:rsidRPr="00AD136A" w:rsidRDefault="00AD136A" w:rsidP="00AD136A">
      <w:pPr>
        <w:tabs>
          <w:tab w:val="clear" w:pos="720"/>
        </w:tabs>
        <w:suppressAutoHyphens w:val="0"/>
        <w:overflowPunct/>
      </w:pPr>
      <w:r>
        <w:t xml:space="preserve">The </w:t>
      </w:r>
      <w:r w:rsidRPr="00AD136A">
        <w:t>Texas A</w:t>
      </w:r>
      <w:r>
        <w:t xml:space="preserve">dvanced Computing Center (TACC) at </w:t>
      </w:r>
      <w:r w:rsidRPr="00AD136A">
        <w:t>The University of Texas at Austin</w:t>
      </w:r>
      <w:r>
        <w:t xml:space="preserve"> provided high-performance computing resources.</w:t>
      </w:r>
      <w:bookmarkStart w:id="20" w:name="_GoBack"/>
      <w:bookmarkEnd w:id="20"/>
    </w:p>
    <w:p w14:paraId="0ADAE4C6" w14:textId="77777777" w:rsidR="00AD136A" w:rsidRPr="00AD136A" w:rsidRDefault="00AD136A" w:rsidP="00AD136A">
      <w:pPr>
        <w:tabs>
          <w:tab w:val="clear" w:pos="720"/>
        </w:tabs>
        <w:suppressAutoHyphens w:val="0"/>
        <w:overflowPunct/>
      </w:pPr>
    </w:p>
    <w:p w14:paraId="46A4E0F3" w14:textId="0A874445" w:rsidR="00CF5C1C" w:rsidRDefault="00AD136A" w:rsidP="00AD136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sidRPr="00AD136A">
        <w:t xml:space="preserve"> </w:t>
      </w:r>
      <w:r w:rsidR="00CF5C1C">
        <w:br w:type="page"/>
      </w:r>
    </w:p>
    <w:p w14:paraId="3E56A278" w14:textId="77777777" w:rsidR="005A50CF" w:rsidRDefault="00BA5B3C" w:rsidP="005A50CF">
      <w:pPr>
        <w:pStyle w:val="Heading1"/>
      </w:pPr>
      <w:r>
        <w:t>References</w:t>
      </w:r>
    </w:p>
    <w:p w14:paraId="1FA00E55" w14:textId="77777777" w:rsidR="0043065E" w:rsidRDefault="0043065E" w:rsidP="0043065E"/>
    <w:p w14:paraId="6DC9B511" w14:textId="77777777" w:rsidR="00B009AC" w:rsidRPr="00B009AC" w:rsidRDefault="0043065E" w:rsidP="00B009AC">
      <w:pPr>
        <w:pStyle w:val="Bibliography"/>
        <w:rPr>
          <w:color w:val="auto"/>
        </w:rPr>
      </w:pPr>
      <w:r>
        <w:fldChar w:fldCharType="begin"/>
      </w:r>
      <w:r w:rsidR="001976E3">
        <w:instrText xml:space="preserve"> ADDIN ZOTERO_BIBL {"custom":[]} CSL_BIBLIOGRAPHY </w:instrText>
      </w:r>
      <w:r>
        <w:fldChar w:fldCharType="separate"/>
      </w:r>
      <w:r w:rsidR="00B009AC" w:rsidRPr="00B009AC">
        <w:rPr>
          <w:color w:val="auto"/>
        </w:rPr>
        <w:t xml:space="preserve">1. </w:t>
      </w:r>
      <w:r w:rsidR="00B009AC" w:rsidRPr="00B009AC">
        <w:rPr>
          <w:color w:val="auto"/>
        </w:rPr>
        <w:tab/>
        <w:t xml:space="preserve">Neidhardt FC, Curtiss R. Escherichia Coli and Salmonella: Cellular and Molecular Biology. ASM Press; 1996. </w:t>
      </w:r>
    </w:p>
    <w:p w14:paraId="6E343433" w14:textId="77777777" w:rsidR="00B009AC" w:rsidRPr="00B009AC" w:rsidRDefault="00B009AC" w:rsidP="00B009AC">
      <w:pPr>
        <w:pStyle w:val="Bibliography"/>
        <w:rPr>
          <w:color w:val="auto"/>
        </w:rPr>
      </w:pPr>
      <w:r w:rsidRPr="00B009AC">
        <w:rPr>
          <w:color w:val="auto"/>
        </w:rPr>
        <w:t xml:space="preserve">2. </w:t>
      </w:r>
      <w:r w:rsidRPr="00B009AC">
        <w:rPr>
          <w:color w:val="auto"/>
        </w:rPr>
        <w:tab/>
        <w:t>Stead MB, Agrawal A, Bowden KE, Nasir R, Mohanty BK, Meagher RB, et al. RNAsnap</w:t>
      </w:r>
      <w:r w:rsidRPr="00B009AC">
        <w:rPr>
          <w:color w:val="auto"/>
          <w:vertAlign w:val="superscript"/>
        </w:rPr>
        <w:t>TM</w:t>
      </w:r>
      <w:r w:rsidRPr="00B009AC">
        <w:rPr>
          <w:color w:val="auto"/>
        </w:rPr>
        <w:t>: a rapid, quantitative and inexpensive, method for isolating total RNA from bacteria. Nucleic Acids Res. 2012;40: e156. doi:10.1093/nar/gks680</w:t>
      </w:r>
    </w:p>
    <w:p w14:paraId="63C37F70" w14:textId="77777777" w:rsidR="00B009AC" w:rsidRPr="00B009AC" w:rsidRDefault="00B009AC" w:rsidP="00B009AC">
      <w:pPr>
        <w:pStyle w:val="Bibliography"/>
        <w:rPr>
          <w:color w:val="auto"/>
        </w:rPr>
      </w:pPr>
      <w:r w:rsidRPr="00B009AC">
        <w:rPr>
          <w:color w:val="auto"/>
        </w:rPr>
        <w:t xml:space="preserve">3. </w:t>
      </w:r>
      <w:r w:rsidRPr="00B009AC">
        <w:rPr>
          <w:color w:val="auto"/>
        </w:rPr>
        <w:tab/>
        <w:t>Wang Z, Gerstein M, Snyder M. RNA-Seq: a revolutionary tool for transcriptomics. Nat Rev Genet. 2009;10: 57–63. doi:10.1038/nrg2484</w:t>
      </w:r>
    </w:p>
    <w:p w14:paraId="5DFCCFB7" w14:textId="77777777" w:rsidR="00B009AC" w:rsidRPr="00B009AC" w:rsidRDefault="00B009AC" w:rsidP="00B009AC">
      <w:pPr>
        <w:pStyle w:val="Bibliography"/>
        <w:rPr>
          <w:color w:val="auto"/>
        </w:rPr>
      </w:pPr>
      <w:r w:rsidRPr="00B009AC">
        <w:rPr>
          <w:color w:val="auto"/>
        </w:rPr>
        <w:t xml:space="preserve">4. </w:t>
      </w:r>
      <w:r w:rsidRPr="00B009AC">
        <w:rPr>
          <w:color w:val="auto"/>
        </w:rPr>
        <w:tab/>
        <w:t>Soares NC, Spät P, Krug K, Macek B. Global Dynamics of the Escherichia coli Proteome and Phosphoproteome During Growth in Minimal Medium. J Proteome Res. 2013;12: 2611–2621. doi:10.1021/pr3011843</w:t>
      </w:r>
    </w:p>
    <w:p w14:paraId="46B98C20" w14:textId="77777777" w:rsidR="00B009AC" w:rsidRPr="00B009AC" w:rsidRDefault="00B009AC" w:rsidP="00B009AC">
      <w:pPr>
        <w:pStyle w:val="Bibliography"/>
        <w:rPr>
          <w:color w:val="auto"/>
        </w:rPr>
      </w:pPr>
      <w:r w:rsidRPr="00B009AC">
        <w:rPr>
          <w:color w:val="auto"/>
        </w:rPr>
        <w:t xml:space="preserve">5. </w:t>
      </w:r>
      <w:r w:rsidRPr="00B009AC">
        <w:rPr>
          <w:color w:val="auto"/>
        </w:rPr>
        <w:tab/>
        <w:t>Wiśniewski JR, Rakus D. Quantitative analysis of the Escherichia coli proteome. Data Brief. doi:10.1016/j.dib.2014.08.004</w:t>
      </w:r>
    </w:p>
    <w:p w14:paraId="57419000" w14:textId="77777777" w:rsidR="00B009AC" w:rsidRPr="00B009AC" w:rsidRDefault="00B009AC" w:rsidP="00B009AC">
      <w:pPr>
        <w:pStyle w:val="Bibliography"/>
        <w:rPr>
          <w:color w:val="auto"/>
        </w:rPr>
      </w:pPr>
      <w:r w:rsidRPr="00B009AC">
        <w:rPr>
          <w:color w:val="auto"/>
        </w:rPr>
        <w:t xml:space="preserve">6. </w:t>
      </w:r>
      <w:r w:rsidRPr="00B009AC">
        <w:rPr>
          <w:color w:val="auto"/>
        </w:rPr>
        <w:tab/>
        <w:t>Morita RY. The starvation-survival state of microorganisms in nature and its relationship to the bioavailable energy. Experientia. 1990;46: 813–817. doi:10.1007/BF01935530</w:t>
      </w:r>
    </w:p>
    <w:p w14:paraId="093E2AD1" w14:textId="77777777" w:rsidR="00B009AC" w:rsidRPr="00B009AC" w:rsidRDefault="00B009AC" w:rsidP="00B009AC">
      <w:pPr>
        <w:pStyle w:val="Bibliography"/>
        <w:rPr>
          <w:color w:val="auto"/>
        </w:rPr>
      </w:pPr>
      <w:r w:rsidRPr="00B009AC">
        <w:rPr>
          <w:color w:val="auto"/>
        </w:rPr>
        <w:t xml:space="preserve">7. </w:t>
      </w:r>
      <w:r w:rsidRPr="00B009AC">
        <w:rPr>
          <w:color w:val="auto"/>
        </w:rPr>
        <w:tab/>
        <w:t>Finkel SE. Long-term survival during stationary phase: evolution and the GASP phenotype. Nat Rev Microbiol. 2006;4: 113–120. doi:10.1038/nrmicro1340</w:t>
      </w:r>
    </w:p>
    <w:p w14:paraId="30FD4D19" w14:textId="77777777" w:rsidR="00B009AC" w:rsidRPr="00B009AC" w:rsidRDefault="00B009AC" w:rsidP="00B009AC">
      <w:pPr>
        <w:pStyle w:val="Bibliography"/>
        <w:rPr>
          <w:color w:val="auto"/>
        </w:rPr>
      </w:pPr>
      <w:r w:rsidRPr="00B009AC">
        <w:rPr>
          <w:color w:val="auto"/>
        </w:rPr>
        <w:t xml:space="preserve">8. </w:t>
      </w:r>
      <w:r w:rsidRPr="00B009AC">
        <w:rPr>
          <w:color w:val="auto"/>
        </w:rPr>
        <w:tab/>
        <w:t xml:space="preserve">Farrell MJ, Finkel SE. The growth advantage in stationary-phase phenotype conferred by rpoS mutations is dependent on the pH and nutrient environment. J Bacteriol. 2003;185: 7044–7052. </w:t>
      </w:r>
    </w:p>
    <w:p w14:paraId="00838244" w14:textId="77777777" w:rsidR="00B009AC" w:rsidRPr="00B009AC" w:rsidRDefault="00B009AC" w:rsidP="00B009AC">
      <w:pPr>
        <w:pStyle w:val="Bibliography"/>
        <w:rPr>
          <w:color w:val="auto"/>
        </w:rPr>
      </w:pPr>
      <w:r w:rsidRPr="00B009AC">
        <w:rPr>
          <w:color w:val="auto"/>
        </w:rPr>
        <w:t xml:space="preserve">9. </w:t>
      </w:r>
      <w:r w:rsidRPr="00B009AC">
        <w:rPr>
          <w:color w:val="auto"/>
        </w:rPr>
        <w:tab/>
        <w:t>Finkel SE, Kolter R. Evolution of microbial diversity during prolonged starvation. Proc Natl Acad Sci. 1999;96: 4023–4027. doi:10.1073/pnas.96.7.4023</w:t>
      </w:r>
    </w:p>
    <w:p w14:paraId="5029176F" w14:textId="77777777" w:rsidR="00B009AC" w:rsidRPr="00B009AC" w:rsidRDefault="00B009AC" w:rsidP="00B009AC">
      <w:pPr>
        <w:pStyle w:val="Bibliography"/>
        <w:rPr>
          <w:color w:val="auto"/>
        </w:rPr>
      </w:pPr>
      <w:r w:rsidRPr="00B009AC">
        <w:rPr>
          <w:color w:val="auto"/>
        </w:rPr>
        <w:t xml:space="preserve">10. </w:t>
      </w:r>
      <w:r w:rsidRPr="00B009AC">
        <w:rPr>
          <w:color w:val="auto"/>
        </w:rPr>
        <w:tab/>
        <w:t xml:space="preserve">Zambrano MM, Siegele DA, Almirón M, Tormo A, Kolter R. Microbial competition: Escherichia coli mutants that take over stationary phase cultures. Science. 1993;259: 1757–1760. </w:t>
      </w:r>
    </w:p>
    <w:p w14:paraId="5374E806" w14:textId="77777777" w:rsidR="00B009AC" w:rsidRPr="00B009AC" w:rsidRDefault="00B009AC" w:rsidP="00B009AC">
      <w:pPr>
        <w:pStyle w:val="Bibliography"/>
        <w:rPr>
          <w:color w:val="auto"/>
        </w:rPr>
      </w:pPr>
      <w:r w:rsidRPr="00B009AC">
        <w:rPr>
          <w:color w:val="auto"/>
        </w:rPr>
        <w:t xml:space="preserve">11. </w:t>
      </w:r>
      <w:r w:rsidRPr="00B009AC">
        <w:rPr>
          <w:color w:val="auto"/>
        </w:rPr>
        <w:tab/>
        <w:t>Yoon SH, Han M-J, Jeong H, Lee CH, Xia X-X, Lee D-H, et al. Comparative multi-omics systems analysis of Escherichia coli strains B and K-12. Genome Biol. 2012;13: R37. doi:10.1186/gb-2012-13-5-r37</w:t>
      </w:r>
    </w:p>
    <w:p w14:paraId="46F6064C" w14:textId="77777777" w:rsidR="00B009AC" w:rsidRPr="00B009AC" w:rsidRDefault="00B009AC" w:rsidP="00B009AC">
      <w:pPr>
        <w:pStyle w:val="Bibliography"/>
        <w:rPr>
          <w:color w:val="auto"/>
        </w:rPr>
      </w:pPr>
      <w:r w:rsidRPr="00B009AC">
        <w:rPr>
          <w:color w:val="auto"/>
        </w:rPr>
        <w:t xml:space="preserve">12. </w:t>
      </w:r>
      <w:r w:rsidRPr="00B009AC">
        <w:rPr>
          <w:color w:val="auto"/>
        </w:rPr>
        <w:tab/>
        <w:t>Taniguchi Y, Choi PJ, Li G-W, Chen H, Babu M, Hearn J, et al. Quantifying E. coli Proteome and Transcriptome with Single-Molecule Sensitivity in Single Cells. Science. 2010;329: 533–538. doi:10.1126/science.1188308</w:t>
      </w:r>
    </w:p>
    <w:p w14:paraId="675C5C76" w14:textId="77777777" w:rsidR="00B009AC" w:rsidRPr="00B009AC" w:rsidRDefault="00B009AC" w:rsidP="00B009AC">
      <w:pPr>
        <w:pStyle w:val="Bibliography"/>
        <w:rPr>
          <w:color w:val="auto"/>
        </w:rPr>
      </w:pPr>
      <w:r w:rsidRPr="00B009AC">
        <w:rPr>
          <w:color w:val="auto"/>
        </w:rPr>
        <w:t xml:space="preserve">13. </w:t>
      </w:r>
      <w:r w:rsidRPr="00B009AC">
        <w:rPr>
          <w:color w:val="auto"/>
        </w:rPr>
        <w:tab/>
        <w:t>Lewis NE, Hixson KK, Conrad TM, Lerman JA, Charusanti P, Polpitiya AD, et al. Omic data from evolved E. coli are consistent with computed optimal growth from genome-scale models. Mol Syst Biol. 2010;6: n/a–n/a. doi:10.1038/msb.2010.47</w:t>
      </w:r>
    </w:p>
    <w:p w14:paraId="5D540650" w14:textId="77777777" w:rsidR="00B009AC" w:rsidRPr="00B009AC" w:rsidRDefault="00B009AC" w:rsidP="00B009AC">
      <w:pPr>
        <w:pStyle w:val="Bibliography"/>
        <w:rPr>
          <w:color w:val="auto"/>
        </w:rPr>
      </w:pPr>
      <w:r w:rsidRPr="00B009AC">
        <w:rPr>
          <w:color w:val="auto"/>
        </w:rPr>
        <w:t xml:space="preserve">14. </w:t>
      </w:r>
      <w:r w:rsidRPr="00B009AC">
        <w:rPr>
          <w:color w:val="auto"/>
        </w:rPr>
        <w:tab/>
        <w:t>Lewis NE, Cho B-K, Knight EM, Palsson BO. Gene expression profiling and the use of genome-scale in silico models of Escherichia coli for analysis: providing context for content. J Bacteriol. 2009;191: 3437–3444. doi:10.1128/JB.00034-09</w:t>
      </w:r>
    </w:p>
    <w:p w14:paraId="7B831708" w14:textId="77777777" w:rsidR="00B009AC" w:rsidRPr="00B009AC" w:rsidRDefault="00B009AC" w:rsidP="00B009AC">
      <w:pPr>
        <w:pStyle w:val="Bibliography"/>
        <w:rPr>
          <w:color w:val="auto"/>
        </w:rPr>
      </w:pPr>
      <w:r w:rsidRPr="00B009AC">
        <w:rPr>
          <w:color w:val="auto"/>
        </w:rPr>
        <w:t xml:space="preserve">15. </w:t>
      </w:r>
      <w:r w:rsidRPr="00B009AC">
        <w:rPr>
          <w:color w:val="auto"/>
        </w:rPr>
        <w:tab/>
        <w:t>Raghavan R, Groisman EA, Ochman H. Genome-wide detection of novel regulatory RNAs in E. coli. Genome Res. 2011;21: 1487–1497. doi:10.1101/gr.119370.110</w:t>
      </w:r>
    </w:p>
    <w:p w14:paraId="6F17844A" w14:textId="77777777" w:rsidR="00B009AC" w:rsidRPr="00B009AC" w:rsidRDefault="00B009AC" w:rsidP="00B009AC">
      <w:pPr>
        <w:pStyle w:val="Bibliography"/>
        <w:rPr>
          <w:color w:val="auto"/>
        </w:rPr>
      </w:pPr>
      <w:r w:rsidRPr="00B009AC">
        <w:rPr>
          <w:color w:val="auto"/>
        </w:rPr>
        <w:t xml:space="preserve">16. </w:t>
      </w:r>
      <w:r w:rsidRPr="00B009AC">
        <w:rPr>
          <w:color w:val="auto"/>
        </w:rPr>
        <w:tab/>
        <w:t>Anders S, Huber W. Differential expression analysis for sequence count data. Genome Biol. 2010;11: R106. doi:10.1186/gb-2010-11-10-r106</w:t>
      </w:r>
    </w:p>
    <w:p w14:paraId="743B0AC8" w14:textId="77777777" w:rsidR="00B009AC" w:rsidRPr="00B009AC" w:rsidRDefault="00B009AC" w:rsidP="00B009AC">
      <w:pPr>
        <w:pStyle w:val="Bibliography"/>
        <w:rPr>
          <w:color w:val="auto"/>
        </w:rPr>
      </w:pPr>
      <w:r w:rsidRPr="00B009AC">
        <w:rPr>
          <w:color w:val="auto"/>
        </w:rPr>
        <w:t xml:space="preserve">17. </w:t>
      </w:r>
      <w:r w:rsidRPr="00B009AC">
        <w:rPr>
          <w:color w:val="auto"/>
        </w:rPr>
        <w:tab/>
        <w:t>Lu P, Vogel C, Wang R, Yao X, Marcotte EM. Absolute protein expression profiling estimates the relative contributions of transcriptional and translational regulation. Nat Biotechnol. 2007;25: 117–124. doi:10.1038/nbt1270</w:t>
      </w:r>
    </w:p>
    <w:p w14:paraId="18199D42" w14:textId="77777777" w:rsidR="00B009AC" w:rsidRPr="00B009AC" w:rsidRDefault="00B009AC" w:rsidP="00B009AC">
      <w:pPr>
        <w:pStyle w:val="Bibliography"/>
        <w:rPr>
          <w:color w:val="auto"/>
        </w:rPr>
      </w:pPr>
      <w:r w:rsidRPr="00B009AC">
        <w:rPr>
          <w:color w:val="auto"/>
        </w:rPr>
        <w:t xml:space="preserve">18. </w:t>
      </w:r>
      <w:r w:rsidRPr="00B009AC">
        <w:rPr>
          <w:color w:val="auto"/>
        </w:rPr>
        <w:tab/>
        <w:t>Abreu R de S, Penalva LO, Marcotte EM, Vogel C. Global signatures of protein and mRNA expression levels. Mol Biosyst. 2009;5: 1512–1526. doi:10.1039/B908315D</w:t>
      </w:r>
    </w:p>
    <w:p w14:paraId="29B2B788" w14:textId="77777777" w:rsidR="00B009AC" w:rsidRPr="00B009AC" w:rsidRDefault="00B009AC" w:rsidP="00B009AC">
      <w:pPr>
        <w:pStyle w:val="Bibliography"/>
        <w:rPr>
          <w:color w:val="auto"/>
        </w:rPr>
      </w:pPr>
      <w:r w:rsidRPr="00B009AC">
        <w:rPr>
          <w:color w:val="auto"/>
        </w:rPr>
        <w:t xml:space="preserve">19. </w:t>
      </w:r>
      <w:r w:rsidRPr="00B009AC">
        <w:rPr>
          <w:color w:val="auto"/>
        </w:rPr>
        <w:tab/>
        <w:t xml:space="preserve">Gygi SP, Rochon Y, Franza BR, Aebersold R. Correlation between Protein and mRNA Abundance in Yeast. Mol Cell Biol. 1999;19: 1720–1730. </w:t>
      </w:r>
    </w:p>
    <w:p w14:paraId="4837ABFB" w14:textId="77777777" w:rsidR="00B009AC" w:rsidRPr="00B009AC" w:rsidRDefault="00B009AC" w:rsidP="00B009AC">
      <w:pPr>
        <w:pStyle w:val="Bibliography"/>
        <w:rPr>
          <w:color w:val="auto"/>
        </w:rPr>
      </w:pPr>
      <w:r w:rsidRPr="00B009AC">
        <w:rPr>
          <w:color w:val="auto"/>
        </w:rPr>
        <w:t xml:space="preserve">20. </w:t>
      </w:r>
      <w:r w:rsidRPr="00B009AC">
        <w:rPr>
          <w:color w:val="auto"/>
        </w:rPr>
        <w:tab/>
        <w:t>Vogel C, Marcotte EM. Insights into the regulation of protein abundance from proteomic and transcriptomic analyses. Nat Rev Genet. 2012;13: 227–232. doi:10.1038/nrg3185</w:t>
      </w:r>
    </w:p>
    <w:p w14:paraId="1ACD9247" w14:textId="77777777" w:rsidR="00B009AC" w:rsidRPr="00B009AC" w:rsidRDefault="00B009AC" w:rsidP="00B009AC">
      <w:pPr>
        <w:pStyle w:val="Bibliography"/>
        <w:rPr>
          <w:color w:val="auto"/>
        </w:rPr>
      </w:pPr>
      <w:r w:rsidRPr="00B009AC">
        <w:rPr>
          <w:color w:val="auto"/>
        </w:rPr>
        <w:t xml:space="preserve">21. </w:t>
      </w:r>
      <w:r w:rsidRPr="00B009AC">
        <w:rPr>
          <w:color w:val="auto"/>
        </w:rPr>
        <w:tab/>
        <w:t>Vogel C, de Sousa Abreu R, Ko D, Le S-Y, Shapiro BA, Burns SC, et al. Sequence signatures and mRNA concentration can explain two-thirds of protein abundance variation in a human cell line. Mol Syst Biol. 2010;6: n/a–n/a. doi:10.1038/msb.2010.59</w:t>
      </w:r>
    </w:p>
    <w:p w14:paraId="5B717C51" w14:textId="77777777" w:rsidR="00B009AC" w:rsidRPr="00B009AC" w:rsidRDefault="00B009AC" w:rsidP="00B009AC">
      <w:pPr>
        <w:pStyle w:val="Bibliography"/>
        <w:rPr>
          <w:color w:val="auto"/>
        </w:rPr>
      </w:pPr>
      <w:r w:rsidRPr="00B009AC">
        <w:rPr>
          <w:color w:val="auto"/>
        </w:rPr>
        <w:t xml:space="preserve">22. </w:t>
      </w:r>
      <w:r w:rsidRPr="00B009AC">
        <w:rPr>
          <w:color w:val="auto"/>
        </w:rPr>
        <w:tab/>
        <w:t>Washburn MP, Koller A, Oshiro G, Ulaszek RR, Plouffe D, Deciu C, et al. Protein pathway and complex clustering of correlated mRNA and protein expression analyses in Saccharomyces cerevisiae. Proc Natl Acad Sci. 2003;100: 3107–3112. doi:10.1073/pnas.0634629100</w:t>
      </w:r>
    </w:p>
    <w:p w14:paraId="2BBB170E" w14:textId="77777777" w:rsidR="00B009AC" w:rsidRPr="00B009AC" w:rsidRDefault="00B009AC" w:rsidP="00B009AC">
      <w:pPr>
        <w:pStyle w:val="Bibliography"/>
        <w:rPr>
          <w:color w:val="auto"/>
        </w:rPr>
      </w:pPr>
      <w:r w:rsidRPr="00B009AC">
        <w:rPr>
          <w:color w:val="auto"/>
        </w:rPr>
        <w:t xml:space="preserve">23. </w:t>
      </w:r>
      <w:r w:rsidRPr="00B009AC">
        <w:rPr>
          <w:color w:val="auto"/>
        </w:rPr>
        <w:tab/>
        <w:t>Maier T, Schmidt A, Güell M, Kühner S, Gavin A-C, Aebersold R, et al. Quantification of mRNA and protein and integration with protein turnover in a bacterium. Mol Syst Biol. 2011;7: 511. doi:10.1038/msb.2011.38</w:t>
      </w:r>
    </w:p>
    <w:p w14:paraId="43702F94" w14:textId="77777777" w:rsidR="00B009AC" w:rsidRPr="00B009AC" w:rsidRDefault="00B009AC" w:rsidP="00B009AC">
      <w:pPr>
        <w:pStyle w:val="Bibliography"/>
        <w:rPr>
          <w:color w:val="auto"/>
        </w:rPr>
      </w:pPr>
      <w:r w:rsidRPr="00B009AC">
        <w:rPr>
          <w:color w:val="auto"/>
        </w:rPr>
        <w:t xml:space="preserve">24. </w:t>
      </w:r>
      <w:r w:rsidRPr="00B009AC">
        <w:rPr>
          <w:color w:val="auto"/>
        </w:rPr>
        <w:tab/>
        <w:t>Lim HN, Lee Y, Hussein R. Fundamental relationship between operon organization and gene expression. Proc Natl Acad Sci. 2011;108: 10626–10631. doi:10.1073/pnas.1105692108</w:t>
      </w:r>
    </w:p>
    <w:p w14:paraId="41DE2326" w14:textId="77777777" w:rsidR="00B009AC" w:rsidRPr="00B009AC" w:rsidRDefault="00B009AC" w:rsidP="00B009AC">
      <w:pPr>
        <w:pStyle w:val="Bibliography"/>
        <w:rPr>
          <w:color w:val="auto"/>
        </w:rPr>
      </w:pPr>
      <w:r w:rsidRPr="00B009AC">
        <w:rPr>
          <w:color w:val="auto"/>
        </w:rPr>
        <w:t xml:space="preserve">25. </w:t>
      </w:r>
      <w:r w:rsidRPr="00B009AC">
        <w:rPr>
          <w:color w:val="auto"/>
        </w:rPr>
        <w:tab/>
        <w:t xml:space="preserve">Mattheakis LC, Nomura M. Feedback regulation of the spc operon in Escherichia coli: translational coupling and mRNA processing. J Bacteriol. 1988;170: 4484–4492. </w:t>
      </w:r>
    </w:p>
    <w:p w14:paraId="01F72F3E" w14:textId="77777777" w:rsidR="00B009AC" w:rsidRPr="00B009AC" w:rsidRDefault="00B009AC" w:rsidP="00B009AC">
      <w:pPr>
        <w:pStyle w:val="Bibliography"/>
        <w:rPr>
          <w:color w:val="auto"/>
        </w:rPr>
      </w:pPr>
      <w:r w:rsidRPr="00B009AC">
        <w:rPr>
          <w:color w:val="auto"/>
        </w:rPr>
        <w:t xml:space="preserve">26. </w:t>
      </w:r>
      <w:r w:rsidRPr="00B009AC">
        <w:rPr>
          <w:color w:val="auto"/>
        </w:rPr>
        <w:tab/>
        <w:t xml:space="preserve">Wek RC, Sameshima JH, Hatfield GW. Rho-dependent transcriptional polarity in the ilvGMEDA operon of wild-type Escherichia coli K12. J Biol Chem. 1987;262: 15256–15261. </w:t>
      </w:r>
    </w:p>
    <w:p w14:paraId="02DC071D" w14:textId="77777777" w:rsidR="00B009AC" w:rsidRPr="00B009AC" w:rsidRDefault="00B009AC" w:rsidP="00B009AC">
      <w:pPr>
        <w:pStyle w:val="Bibliography"/>
        <w:rPr>
          <w:color w:val="auto"/>
        </w:rPr>
      </w:pPr>
      <w:r w:rsidRPr="00B009AC">
        <w:rPr>
          <w:color w:val="auto"/>
        </w:rPr>
        <w:t xml:space="preserve">27. </w:t>
      </w:r>
      <w:r w:rsidRPr="00B009AC">
        <w:rPr>
          <w:color w:val="auto"/>
        </w:rPr>
        <w:tab/>
        <w:t>Yamada M, Saier Jr MH. Positive and negative regulators for glucitol (gut) operon expression in Escherichia coli. J Mol Biol. 1988;203: 569–583. doi:10.1016/0022-2836(88)90193-3</w:t>
      </w:r>
    </w:p>
    <w:p w14:paraId="4E098FBF" w14:textId="77777777" w:rsidR="00B009AC" w:rsidRPr="00B009AC" w:rsidRDefault="00B009AC" w:rsidP="00B009AC">
      <w:pPr>
        <w:pStyle w:val="Bibliography"/>
        <w:rPr>
          <w:color w:val="auto"/>
        </w:rPr>
      </w:pPr>
      <w:r w:rsidRPr="00B009AC">
        <w:rPr>
          <w:color w:val="auto"/>
        </w:rPr>
        <w:t xml:space="preserve">28. </w:t>
      </w:r>
      <w:r w:rsidRPr="00B009AC">
        <w:rPr>
          <w:color w:val="auto"/>
        </w:rPr>
        <w:tab/>
        <w:t>Harcombe WR, Delaney NF, Leiby N, Klitgord N, Marx CJ. The ability of flux balance analysis to predict evolution of central metabolism scales with the initial distance to the optimum. PLoS Comput Biol. 2013;9: e1003091. doi:10.1371/journal.pcbi.1003091</w:t>
      </w:r>
    </w:p>
    <w:p w14:paraId="5FDC634E" w14:textId="77777777" w:rsidR="00B009AC" w:rsidRPr="00B009AC" w:rsidRDefault="00B009AC" w:rsidP="00B009AC">
      <w:pPr>
        <w:pStyle w:val="Bibliography"/>
        <w:rPr>
          <w:color w:val="auto"/>
        </w:rPr>
      </w:pPr>
      <w:r w:rsidRPr="00B009AC">
        <w:rPr>
          <w:color w:val="auto"/>
        </w:rPr>
        <w:t xml:space="preserve">29. </w:t>
      </w:r>
      <w:r w:rsidRPr="00B009AC">
        <w:rPr>
          <w:color w:val="auto"/>
        </w:rPr>
        <w:tab/>
        <w:t>Zamboni N, Fendt S-M, Rühl M, Sauer U. (13)C-based metabolic flux analysis. Nat Protoc. 2009;4: 878–892. doi:10.1038/nprot.2009.58</w:t>
      </w:r>
    </w:p>
    <w:p w14:paraId="24DA8021" w14:textId="77777777" w:rsidR="00B009AC" w:rsidRPr="00B009AC" w:rsidRDefault="00B009AC" w:rsidP="00B009AC">
      <w:pPr>
        <w:pStyle w:val="Bibliography"/>
        <w:rPr>
          <w:color w:val="auto"/>
        </w:rPr>
      </w:pPr>
      <w:r w:rsidRPr="00B009AC">
        <w:rPr>
          <w:color w:val="auto"/>
        </w:rPr>
        <w:t xml:space="preserve">30. </w:t>
      </w:r>
      <w:r w:rsidRPr="00B009AC">
        <w:rPr>
          <w:color w:val="auto"/>
        </w:rPr>
        <w:tab/>
        <w:t>Zamboni N, Fischer E, Sauer U. FiatFlux--a software for metabolic flux analysis from 13C-glucose experiments. BMC Bioinformatics. 2005;6: 209. doi:10.1186/1471-2105-6-209</w:t>
      </w:r>
    </w:p>
    <w:p w14:paraId="6D722ED4" w14:textId="77777777" w:rsidR="00B009AC" w:rsidRPr="00B009AC" w:rsidRDefault="00B009AC" w:rsidP="00B009AC">
      <w:pPr>
        <w:pStyle w:val="Bibliography"/>
        <w:rPr>
          <w:color w:val="auto"/>
        </w:rPr>
      </w:pPr>
      <w:r w:rsidRPr="00B009AC">
        <w:rPr>
          <w:color w:val="auto"/>
        </w:rPr>
        <w:t xml:space="preserve">31. </w:t>
      </w:r>
      <w:r w:rsidRPr="00B009AC">
        <w:rPr>
          <w:color w:val="auto"/>
        </w:rPr>
        <w:tab/>
        <w:t>Bishop RE, Gibbons HS, Guina T, Trent MS, Miller SI, Raetz CRH. Transfer of palmitate from phospholipids to lipid A in outer membranes of Gram-negative bacteria. EMBO J. 2000;19: 5071–5080. doi:10.1093/emboj/19.19.5071</w:t>
      </w:r>
    </w:p>
    <w:p w14:paraId="507B67BC" w14:textId="77777777" w:rsidR="00B009AC" w:rsidRPr="00B009AC" w:rsidRDefault="00B009AC" w:rsidP="00B009AC">
      <w:pPr>
        <w:pStyle w:val="Bibliography"/>
        <w:rPr>
          <w:color w:val="auto"/>
        </w:rPr>
      </w:pPr>
      <w:r w:rsidRPr="00B009AC">
        <w:rPr>
          <w:color w:val="auto"/>
        </w:rPr>
        <w:t xml:space="preserve">32. </w:t>
      </w:r>
      <w:r w:rsidRPr="00B009AC">
        <w:rPr>
          <w:color w:val="auto"/>
        </w:rPr>
        <w:tab/>
        <w:t xml:space="preserve">Grogan DW, Cronan JE. Cyclopropane ring formation in membrane lipids of bacteria. Microbiol Mol Biol Rev. 1997;61: 429–441. </w:t>
      </w:r>
    </w:p>
    <w:p w14:paraId="294786B8" w14:textId="77777777" w:rsidR="00B009AC" w:rsidRPr="00B009AC" w:rsidRDefault="00B009AC" w:rsidP="00B009AC">
      <w:pPr>
        <w:pStyle w:val="Bibliography"/>
        <w:rPr>
          <w:color w:val="auto"/>
        </w:rPr>
      </w:pPr>
      <w:r w:rsidRPr="00B009AC">
        <w:rPr>
          <w:color w:val="auto"/>
        </w:rPr>
        <w:t xml:space="preserve">33. </w:t>
      </w:r>
      <w:r w:rsidRPr="00B009AC">
        <w:rPr>
          <w:color w:val="auto"/>
        </w:rPr>
        <w:tab/>
        <w:t>Jia W, Zoeiby AE, Petruzziello TN, Jayabalasingham B, Seyedirashti S, Bishop RE. Lipid Trafficking Controls Endotoxin Acylation in Outer Membranes of Escherichia coli. J Biol Chem. 2004;279: 44966–44975. doi:10.1074/jbc.M404963200</w:t>
      </w:r>
    </w:p>
    <w:p w14:paraId="3807F824" w14:textId="77777777" w:rsidR="00B009AC" w:rsidRPr="00B009AC" w:rsidRDefault="00B009AC" w:rsidP="00B009AC">
      <w:pPr>
        <w:pStyle w:val="Bibliography"/>
        <w:rPr>
          <w:color w:val="auto"/>
        </w:rPr>
      </w:pPr>
      <w:r w:rsidRPr="00B009AC">
        <w:rPr>
          <w:color w:val="auto"/>
        </w:rPr>
        <w:t xml:space="preserve">34. </w:t>
      </w:r>
      <w:r w:rsidRPr="00B009AC">
        <w:rPr>
          <w:color w:val="auto"/>
        </w:rPr>
        <w:tab/>
        <w:t>Needham BD, Trent MS. Fortifying the barrier: the impact of lipid A remodelling on bacterial pathogenesis. Nat Rev Microbiol. 2013;11: 467–481. doi:10.1038/nrmicro3047</w:t>
      </w:r>
    </w:p>
    <w:p w14:paraId="24C758DE" w14:textId="77777777" w:rsidR="00B009AC" w:rsidRPr="00B009AC" w:rsidRDefault="00B009AC" w:rsidP="00B009AC">
      <w:pPr>
        <w:pStyle w:val="Bibliography"/>
        <w:rPr>
          <w:color w:val="auto"/>
        </w:rPr>
      </w:pPr>
      <w:r w:rsidRPr="00B009AC">
        <w:rPr>
          <w:color w:val="auto"/>
        </w:rPr>
        <w:t xml:space="preserve">35. </w:t>
      </w:r>
      <w:r w:rsidRPr="00B009AC">
        <w:rPr>
          <w:color w:val="auto"/>
        </w:rPr>
        <w:tab/>
        <w:t>Magnusson LU, Farewell A, Nyström T. ppGpp: a global regulator in Escherichia coli. Trends Microbiol. 2005;13: 236–242. doi:10.1016/j.tim.2005.03.008</w:t>
      </w:r>
    </w:p>
    <w:p w14:paraId="0EA903AF" w14:textId="77777777" w:rsidR="00B009AC" w:rsidRPr="00B009AC" w:rsidRDefault="00B009AC" w:rsidP="00B009AC">
      <w:pPr>
        <w:pStyle w:val="Bibliography"/>
        <w:rPr>
          <w:color w:val="auto"/>
        </w:rPr>
      </w:pPr>
      <w:r w:rsidRPr="00B009AC">
        <w:rPr>
          <w:color w:val="auto"/>
        </w:rPr>
        <w:t xml:space="preserve">36. </w:t>
      </w:r>
      <w:r w:rsidRPr="00B009AC">
        <w:rPr>
          <w:color w:val="auto"/>
        </w:rPr>
        <w:tab/>
        <w:t xml:space="preserve">Nath K, Koch AL. Protein degradation in Escherichia coli. II. Strain differences in the degradation of protein and nucleic acid resulting from starvation. J Biol Chem. 1971;246: 6956–6967. </w:t>
      </w:r>
    </w:p>
    <w:p w14:paraId="04FF0B8C" w14:textId="77777777" w:rsidR="00B009AC" w:rsidRPr="00B009AC" w:rsidRDefault="00B009AC" w:rsidP="00B009AC">
      <w:pPr>
        <w:pStyle w:val="Bibliography"/>
        <w:rPr>
          <w:color w:val="auto"/>
        </w:rPr>
      </w:pPr>
      <w:r w:rsidRPr="00B009AC">
        <w:rPr>
          <w:color w:val="auto"/>
        </w:rPr>
        <w:t xml:space="preserve">37. </w:t>
      </w:r>
      <w:r w:rsidRPr="00B009AC">
        <w:rPr>
          <w:color w:val="auto"/>
        </w:rPr>
        <w:tab/>
        <w:t xml:space="preserve">Nath K, Koch AL. Protein degradation in Escherichia coli. I. Measurement of rapidly and slowly decaying components. J Biol Chem. 1970;245: 2889–2900. </w:t>
      </w:r>
    </w:p>
    <w:p w14:paraId="476AAB76" w14:textId="77777777" w:rsidR="00B009AC" w:rsidRPr="00B009AC" w:rsidRDefault="00B009AC" w:rsidP="00B009AC">
      <w:pPr>
        <w:pStyle w:val="Bibliography"/>
        <w:rPr>
          <w:color w:val="auto"/>
        </w:rPr>
      </w:pPr>
      <w:r w:rsidRPr="00B009AC">
        <w:rPr>
          <w:color w:val="auto"/>
        </w:rPr>
        <w:t xml:space="preserve">38. </w:t>
      </w:r>
      <w:r w:rsidRPr="00B009AC">
        <w:rPr>
          <w:color w:val="auto"/>
        </w:rPr>
        <w:tab/>
        <w:t>Durfee T, Hansen A-M, Zhi H, Blattner FR, Jin DJ. Transcription profiling of the stringent response in Escherichia coli. J Bacteriol. 2008;190: 1084–1096. doi:10.1128/JB.01092-07</w:t>
      </w:r>
    </w:p>
    <w:p w14:paraId="6240B125" w14:textId="77777777" w:rsidR="00B009AC" w:rsidRPr="00B009AC" w:rsidRDefault="00B009AC" w:rsidP="00B009AC">
      <w:pPr>
        <w:pStyle w:val="Bibliography"/>
        <w:rPr>
          <w:color w:val="auto"/>
        </w:rPr>
      </w:pPr>
      <w:r w:rsidRPr="00B009AC">
        <w:rPr>
          <w:color w:val="auto"/>
        </w:rPr>
        <w:t xml:space="preserve">39. </w:t>
      </w:r>
      <w:r w:rsidRPr="00B009AC">
        <w:rPr>
          <w:color w:val="auto"/>
        </w:rPr>
        <w:tab/>
        <w:t>Hu P, Janga SC, Babu M, Díaz-Mejía JJ, Butland G, Yang W, et al. Global Functional Atlas of Escherichia coli Encompassing Previously Uncharacterized Proteins. PLoS Biol. 2009;7: e1000096. doi:10.1371/journal.pbio.1000096</w:t>
      </w:r>
    </w:p>
    <w:p w14:paraId="66D8CC21" w14:textId="77777777" w:rsidR="00B009AC" w:rsidRPr="00B009AC" w:rsidRDefault="00B009AC" w:rsidP="00B009AC">
      <w:pPr>
        <w:pStyle w:val="Bibliography"/>
        <w:rPr>
          <w:color w:val="auto"/>
        </w:rPr>
      </w:pPr>
      <w:r w:rsidRPr="00B009AC">
        <w:rPr>
          <w:color w:val="auto"/>
        </w:rPr>
        <w:t xml:space="preserve">40. </w:t>
      </w:r>
      <w:r w:rsidRPr="00B009AC">
        <w:rPr>
          <w:color w:val="auto"/>
        </w:rPr>
        <w:tab/>
        <w:t>Lim HN, Lee Y, Hussein R. Fundamental relationship between operon organization and gene expression. Proc Natl Acad Sci. 2011;108: 10626–10631. doi:10.1073/pnas.1105692108</w:t>
      </w:r>
    </w:p>
    <w:p w14:paraId="261BF936" w14:textId="77777777" w:rsidR="00B009AC" w:rsidRPr="00B009AC" w:rsidRDefault="00B009AC" w:rsidP="00B009AC">
      <w:pPr>
        <w:pStyle w:val="Bibliography"/>
        <w:rPr>
          <w:color w:val="auto"/>
        </w:rPr>
      </w:pPr>
      <w:r w:rsidRPr="00B009AC">
        <w:rPr>
          <w:color w:val="auto"/>
        </w:rPr>
        <w:t xml:space="preserve">41. </w:t>
      </w:r>
      <w:r w:rsidRPr="00B009AC">
        <w:rPr>
          <w:color w:val="auto"/>
        </w:rPr>
        <w:tab/>
        <w:t>Iwig DF, Uchida A, Stromberg JA, Booker SJ. The Activity of Escherichia coli Cyclopropane Fatty Acid Synthase Depends on the Presence of Bicarbonate. J Am Chem Soc. 2005;127: 11612–11613. doi:10.1021/ja053899z</w:t>
      </w:r>
    </w:p>
    <w:p w14:paraId="1A3463B0" w14:textId="77777777" w:rsidR="00B009AC" w:rsidRPr="00B009AC" w:rsidRDefault="00B009AC" w:rsidP="00B009AC">
      <w:pPr>
        <w:pStyle w:val="Bibliography"/>
        <w:rPr>
          <w:color w:val="auto"/>
        </w:rPr>
      </w:pPr>
      <w:r w:rsidRPr="00B009AC">
        <w:rPr>
          <w:color w:val="auto"/>
        </w:rPr>
        <w:t xml:space="preserve">42. </w:t>
      </w:r>
      <w:r w:rsidRPr="00B009AC">
        <w:rPr>
          <w:color w:val="auto"/>
        </w:rPr>
        <w:tab/>
        <w:t>Duarte NC, Herrgård MJ, Palsson BØ. Reconstruction and Validation of Saccharomyces cerevisiae iND750, a Fully Compartmentalized Genome-Scale Metabolic Model. Genome Res. 2004;14: 1298–1309. doi:10.1101/gr.2250904</w:t>
      </w:r>
    </w:p>
    <w:p w14:paraId="66E10CF5" w14:textId="77777777" w:rsidR="00B009AC" w:rsidRPr="00B009AC" w:rsidRDefault="00B009AC" w:rsidP="00B009AC">
      <w:pPr>
        <w:pStyle w:val="Bibliography"/>
        <w:rPr>
          <w:color w:val="auto"/>
        </w:rPr>
      </w:pPr>
      <w:r w:rsidRPr="00B009AC">
        <w:rPr>
          <w:color w:val="auto"/>
        </w:rPr>
        <w:t xml:space="preserve">43. </w:t>
      </w:r>
      <w:r w:rsidRPr="00B009AC">
        <w:rPr>
          <w:color w:val="auto"/>
        </w:rPr>
        <w:tab/>
        <w:t>Feist AM, Palsson BØ. The growing scope of applications of genome-scale metabolic reconstructions using Escherichia coli. Nat Biotechnol. 2008;26: 659–667. doi:10.1038/nbt1401</w:t>
      </w:r>
    </w:p>
    <w:p w14:paraId="62BB11C8" w14:textId="77777777" w:rsidR="00B009AC" w:rsidRPr="00B009AC" w:rsidRDefault="00B009AC" w:rsidP="00B009AC">
      <w:pPr>
        <w:pStyle w:val="Bibliography"/>
        <w:rPr>
          <w:color w:val="auto"/>
        </w:rPr>
      </w:pPr>
      <w:r w:rsidRPr="00B009AC">
        <w:rPr>
          <w:color w:val="auto"/>
        </w:rPr>
        <w:t xml:space="preserve">44. </w:t>
      </w:r>
      <w:r w:rsidRPr="00B009AC">
        <w:rPr>
          <w:color w:val="auto"/>
        </w:rPr>
        <w:tab/>
        <w:t>Feist AM, Henry CS, Reed JL, Krummenacker M, Joyce AR, Karp PD, et al. A genome-scale metabolic reconstruction for Escherichia coli K-12 MG1655 that accounts for 1260 ORFs and thermodynamic information. Mol Syst Biol. 2007;3: n/a–n/a. doi:10.1038/msb4100155</w:t>
      </w:r>
    </w:p>
    <w:p w14:paraId="3DA60C62" w14:textId="77777777" w:rsidR="00B009AC" w:rsidRPr="00B009AC" w:rsidRDefault="00B009AC" w:rsidP="00B009AC">
      <w:pPr>
        <w:pStyle w:val="Bibliography"/>
        <w:rPr>
          <w:color w:val="auto"/>
        </w:rPr>
      </w:pPr>
      <w:r w:rsidRPr="00B009AC">
        <w:rPr>
          <w:color w:val="auto"/>
        </w:rPr>
        <w:t xml:space="preserve">45. </w:t>
      </w:r>
      <w:r w:rsidRPr="00B009AC">
        <w:rPr>
          <w:color w:val="auto"/>
        </w:rPr>
        <w:tab/>
        <w:t>Åkesson M, Förster J, Nielsen J. Integration of gene expression data into genome-scale metabolic models. Metab Eng. 2004;6: 285–293. doi:10.1016/j.ymben.2003.12.002</w:t>
      </w:r>
    </w:p>
    <w:p w14:paraId="2635E691" w14:textId="77777777" w:rsidR="00B009AC" w:rsidRPr="00B009AC" w:rsidRDefault="00B009AC" w:rsidP="00B009AC">
      <w:pPr>
        <w:pStyle w:val="Bibliography"/>
        <w:rPr>
          <w:color w:val="auto"/>
        </w:rPr>
      </w:pPr>
      <w:r w:rsidRPr="00B009AC">
        <w:rPr>
          <w:color w:val="auto"/>
        </w:rPr>
        <w:t xml:space="preserve">46. </w:t>
      </w:r>
      <w:r w:rsidRPr="00B009AC">
        <w:rPr>
          <w:color w:val="auto"/>
        </w:rPr>
        <w:tab/>
        <w:t>Colijn C, Brandes A, Zucker J, Lun DS, Weiner B, Farhat MR, et al. Interpreting Expression Data with Metabolic Flux Models: Predicting Mycobacterium tuberculosis Mycolic Acid Production. PLoS Comput Biol. 2009;5: e1000489. doi:10.1371/journal.pcbi.1000489</w:t>
      </w:r>
    </w:p>
    <w:p w14:paraId="7CDB0FC8" w14:textId="77777777" w:rsidR="00B009AC" w:rsidRPr="00B009AC" w:rsidRDefault="00B009AC" w:rsidP="00B009AC">
      <w:pPr>
        <w:pStyle w:val="Bibliography"/>
        <w:rPr>
          <w:color w:val="auto"/>
        </w:rPr>
      </w:pPr>
      <w:r w:rsidRPr="00B009AC">
        <w:rPr>
          <w:color w:val="auto"/>
        </w:rPr>
        <w:t xml:space="preserve">47. </w:t>
      </w:r>
      <w:r w:rsidRPr="00B009AC">
        <w:rPr>
          <w:color w:val="auto"/>
        </w:rPr>
        <w:tab/>
        <w:t>Collins SB, Reznik E, Segrè D. Temporal Expression-based Analysis of Metabolism. PLoS Comput Biol. 2012;8: e1002781. doi:10.1371/journal.pcbi.1002781</w:t>
      </w:r>
    </w:p>
    <w:p w14:paraId="7AF953F4" w14:textId="77777777" w:rsidR="00B009AC" w:rsidRPr="00B009AC" w:rsidRDefault="00B009AC" w:rsidP="00B009AC">
      <w:pPr>
        <w:pStyle w:val="Bibliography"/>
        <w:rPr>
          <w:color w:val="auto"/>
        </w:rPr>
      </w:pPr>
      <w:r w:rsidRPr="00B009AC">
        <w:rPr>
          <w:color w:val="auto"/>
        </w:rPr>
        <w:t xml:space="preserve">48. </w:t>
      </w:r>
      <w:r w:rsidRPr="00B009AC">
        <w:rPr>
          <w:color w:val="auto"/>
        </w:rPr>
        <w:tab/>
        <w:t>Fang X, Wallqvist A, Reifman J. Modeling Phenotypic Metabolic Adaptations of Mycobacterium tuberculosis H37Rv under Hypoxia. PLoS Comput Biol. 2012;8: e1002688. doi:10.1371/journal.pcbi.1002688</w:t>
      </w:r>
    </w:p>
    <w:p w14:paraId="4A16B1D9" w14:textId="77777777" w:rsidR="00B009AC" w:rsidRPr="00B009AC" w:rsidRDefault="00B009AC" w:rsidP="00B009AC">
      <w:pPr>
        <w:pStyle w:val="Bibliography"/>
        <w:rPr>
          <w:color w:val="auto"/>
        </w:rPr>
      </w:pPr>
      <w:r w:rsidRPr="00B009AC">
        <w:rPr>
          <w:color w:val="auto"/>
        </w:rPr>
        <w:t xml:space="preserve">49. </w:t>
      </w:r>
      <w:r w:rsidRPr="00B009AC">
        <w:rPr>
          <w:color w:val="auto"/>
        </w:rPr>
        <w:tab/>
        <w:t>Lee D, Smallbone K, Dunn WB, Murabito E, Winder CL, Kell DB, et al. Improving metabolic flux predictions using absolute gene expression data. BMC Syst Biol. 2012;6: 73. doi:10.1186/1752-0509-6-73</w:t>
      </w:r>
    </w:p>
    <w:p w14:paraId="63B1B58F" w14:textId="77777777" w:rsidR="00B009AC" w:rsidRPr="00B009AC" w:rsidRDefault="00B009AC" w:rsidP="00B009AC">
      <w:pPr>
        <w:pStyle w:val="Bibliography"/>
        <w:rPr>
          <w:color w:val="auto"/>
        </w:rPr>
      </w:pPr>
      <w:r w:rsidRPr="00B009AC">
        <w:rPr>
          <w:color w:val="auto"/>
        </w:rPr>
        <w:t xml:space="preserve">50. </w:t>
      </w:r>
      <w:r w:rsidRPr="00B009AC">
        <w:rPr>
          <w:color w:val="auto"/>
        </w:rPr>
        <w:tab/>
        <w:t>Mahadevan R, Edwards JS, Doyle III FJ. Dynamic Flux Balance Analysis of Diauxic Growth in Escherichia coli. Biophys J. 2002;83: 1331–1340. doi:10.1016/S0006-3495(02)73903-9</w:t>
      </w:r>
    </w:p>
    <w:p w14:paraId="338F2616" w14:textId="77777777" w:rsidR="00B009AC" w:rsidRPr="00B009AC" w:rsidRDefault="00B009AC" w:rsidP="00B009AC">
      <w:pPr>
        <w:pStyle w:val="Bibliography"/>
        <w:rPr>
          <w:color w:val="auto"/>
        </w:rPr>
      </w:pPr>
      <w:r w:rsidRPr="00B009AC">
        <w:rPr>
          <w:color w:val="auto"/>
        </w:rPr>
        <w:t xml:space="preserve">51. </w:t>
      </w:r>
      <w:r w:rsidRPr="00B009AC">
        <w:rPr>
          <w:color w:val="auto"/>
        </w:rPr>
        <w:tab/>
        <w:t>O’Brien EJ, Lerman JA, Chang RL, Hyduke DR, Palsson BØ. Genome-scale models of metabolism and gene expression extend and refine growth phenotype prediction. Mol Syst Biol. 2013;9: n/a–n/a. doi:10.1038/msb.2013.52</w:t>
      </w:r>
    </w:p>
    <w:p w14:paraId="15B4EC7E" w14:textId="77777777" w:rsidR="00B009AC" w:rsidRPr="00B009AC" w:rsidRDefault="00B009AC" w:rsidP="00B009AC">
      <w:pPr>
        <w:pStyle w:val="Bibliography"/>
        <w:rPr>
          <w:color w:val="auto"/>
        </w:rPr>
      </w:pPr>
      <w:r w:rsidRPr="00B009AC">
        <w:rPr>
          <w:color w:val="auto"/>
        </w:rPr>
        <w:t xml:space="preserve">52. </w:t>
      </w:r>
      <w:r w:rsidRPr="00B009AC">
        <w:rPr>
          <w:color w:val="auto"/>
        </w:rPr>
        <w:tab/>
        <w:t>Van Berlo RJP, de Ridder D, Daran J-M, Daran-Lapujade PA, Teusink B, Reinders MJT. Predicting Metabolic Fluxes Using Gene Expression Differences As Constraints. IEEE/ACM Trans Comput Biol Bioinform. 2011;8: 206–216. doi:10.1109/TCBB.2009.55</w:t>
      </w:r>
    </w:p>
    <w:p w14:paraId="58E150B9" w14:textId="77777777" w:rsidR="00B009AC" w:rsidRPr="00B009AC" w:rsidRDefault="00B009AC" w:rsidP="00B009AC">
      <w:pPr>
        <w:pStyle w:val="Bibliography"/>
        <w:rPr>
          <w:color w:val="auto"/>
        </w:rPr>
      </w:pPr>
      <w:r w:rsidRPr="00B009AC">
        <w:rPr>
          <w:color w:val="auto"/>
        </w:rPr>
        <w:t xml:space="preserve">53. </w:t>
      </w:r>
      <w:r w:rsidRPr="00B009AC">
        <w:rPr>
          <w:color w:val="auto"/>
        </w:rPr>
        <w:tab/>
        <w:t>Carrera J, Estrela R, Luo J, Rai N, Tsoukalas A, Tagkopoulos I. An integrative, multi-scale, genome-wide model reveals the phenotypic landscape of Escherichia coli. Mol Syst Biol. 2014;10: n/a–n/a. doi:10.15252/msb.20145108</w:t>
      </w:r>
    </w:p>
    <w:p w14:paraId="56E2B6D3" w14:textId="77777777" w:rsidR="00B009AC" w:rsidRPr="00B009AC" w:rsidRDefault="00B009AC" w:rsidP="00B009AC">
      <w:pPr>
        <w:pStyle w:val="Bibliography"/>
        <w:rPr>
          <w:color w:val="auto"/>
        </w:rPr>
      </w:pPr>
      <w:r w:rsidRPr="00B009AC">
        <w:rPr>
          <w:color w:val="auto"/>
        </w:rPr>
        <w:t xml:space="preserve">54. </w:t>
      </w:r>
      <w:r w:rsidRPr="00B009AC">
        <w:rPr>
          <w:color w:val="auto"/>
        </w:rPr>
        <w:tab/>
        <w:t>Karr JR, Sanghvi JC, Macklin DN, Gutschow MV, Jacobs JM, Bolival Jr. B, et al. A Whole-Cell Computational Model Predicts Phenotype from Genotype. Cell. 2012;150: 389–401. doi:10.1016/j.cell.2012.05.044</w:t>
      </w:r>
    </w:p>
    <w:p w14:paraId="528CB2E3" w14:textId="77777777" w:rsidR="00B009AC" w:rsidRPr="00B009AC" w:rsidRDefault="00B009AC" w:rsidP="00B009AC">
      <w:pPr>
        <w:pStyle w:val="Bibliography"/>
        <w:rPr>
          <w:color w:val="auto"/>
        </w:rPr>
      </w:pPr>
      <w:r w:rsidRPr="00B009AC">
        <w:rPr>
          <w:color w:val="auto"/>
        </w:rPr>
        <w:t xml:space="preserve">55. </w:t>
      </w:r>
      <w:r w:rsidRPr="00B009AC">
        <w:rPr>
          <w:color w:val="auto"/>
        </w:rPr>
        <w:tab/>
        <w:t>Risso D, Schwartz K, Sherlock G, Dudoit S. GC-content normalization for RNA-Seq data. BMC Bioinformatics. 2011;12: 480. doi:10.1186/1471-2105-12-480</w:t>
      </w:r>
    </w:p>
    <w:p w14:paraId="7AB7A06D" w14:textId="77777777" w:rsidR="00B009AC" w:rsidRPr="00B009AC" w:rsidRDefault="00B009AC" w:rsidP="00B009AC">
      <w:pPr>
        <w:pStyle w:val="Bibliography"/>
        <w:rPr>
          <w:color w:val="auto"/>
        </w:rPr>
      </w:pPr>
      <w:r w:rsidRPr="00B009AC">
        <w:rPr>
          <w:color w:val="auto"/>
        </w:rPr>
        <w:t xml:space="preserve">56. </w:t>
      </w:r>
      <w:r w:rsidRPr="00B009AC">
        <w:rPr>
          <w:color w:val="auto"/>
        </w:rPr>
        <w:tab/>
        <w:t xml:space="preserve">Lenski RE, Rose MR, Simpson SC, Tadler SC. Long-Term Experimental Evolution in Escherichia coli. I. Adaptation and Divergence During 2,000 Generations. Am Nat. 1991;138: 1315–1341. </w:t>
      </w:r>
    </w:p>
    <w:p w14:paraId="7192805D" w14:textId="77777777" w:rsidR="00B009AC" w:rsidRPr="00B009AC" w:rsidRDefault="00B009AC" w:rsidP="00B009AC">
      <w:pPr>
        <w:pStyle w:val="Bibliography"/>
        <w:rPr>
          <w:color w:val="auto"/>
        </w:rPr>
      </w:pPr>
      <w:r w:rsidRPr="00B009AC">
        <w:rPr>
          <w:color w:val="auto"/>
        </w:rPr>
        <w:t xml:space="preserve">57. </w:t>
      </w:r>
      <w:r w:rsidRPr="00B009AC">
        <w:rPr>
          <w:color w:val="auto"/>
        </w:rPr>
        <w:tab/>
        <w:t>Jeong H, Barbe V, Lee CH, Vallenet D, Yu DS, Choi S-H, et al. Genome Sequences of Escherichia coli B strains REL606 and BL21(DE3). J Mol Biol. 2009;394: 644–652. doi:10.1016/j.jmb.2009.09.052</w:t>
      </w:r>
    </w:p>
    <w:p w14:paraId="1C5358E9" w14:textId="77777777" w:rsidR="00B009AC" w:rsidRPr="00B009AC" w:rsidRDefault="00B009AC" w:rsidP="00B009AC">
      <w:pPr>
        <w:pStyle w:val="Bibliography"/>
        <w:rPr>
          <w:color w:val="auto"/>
        </w:rPr>
      </w:pPr>
      <w:r w:rsidRPr="00B009AC">
        <w:rPr>
          <w:color w:val="auto"/>
        </w:rPr>
        <w:t xml:space="preserve">58. </w:t>
      </w:r>
      <w:r w:rsidRPr="00B009AC">
        <w:rPr>
          <w:color w:val="auto"/>
        </w:rPr>
        <w:tab/>
        <w:t>Burge SW, Daub J, Eberhardt R, Tate J, Barquist L, Nawrocki EP, et al. Rfam 11.0: 10 years of RNA families. Nucleic Acids Res. 2013;41: D226–232. doi:10.1093/nar/gks1005</w:t>
      </w:r>
    </w:p>
    <w:p w14:paraId="4486B67D" w14:textId="77777777" w:rsidR="00B009AC" w:rsidRPr="00B009AC" w:rsidRDefault="00B009AC" w:rsidP="00B009AC">
      <w:pPr>
        <w:pStyle w:val="Bibliography"/>
        <w:rPr>
          <w:color w:val="auto"/>
        </w:rPr>
      </w:pPr>
      <w:r w:rsidRPr="00B009AC">
        <w:rPr>
          <w:color w:val="auto"/>
        </w:rPr>
        <w:t xml:space="preserve">59. </w:t>
      </w:r>
      <w:r w:rsidRPr="00B009AC">
        <w:rPr>
          <w:color w:val="auto"/>
        </w:rPr>
        <w:tab/>
        <w:t>Dodt M, Roehr JT, Ahmed R, Dieterich C. FLEXBAR—Flexible Barcode and Adapter Processing for Next-Generation Sequencing Platforms. Biology. 2012;1: 895–905. doi:10.3390/biology1030895</w:t>
      </w:r>
    </w:p>
    <w:p w14:paraId="7F13BD10" w14:textId="77777777" w:rsidR="00B009AC" w:rsidRPr="00B009AC" w:rsidRDefault="00B009AC" w:rsidP="00B009AC">
      <w:pPr>
        <w:pStyle w:val="Bibliography"/>
        <w:rPr>
          <w:color w:val="auto"/>
        </w:rPr>
      </w:pPr>
      <w:r w:rsidRPr="00B009AC">
        <w:rPr>
          <w:color w:val="auto"/>
        </w:rPr>
        <w:t xml:space="preserve">60. </w:t>
      </w:r>
      <w:r w:rsidRPr="00B009AC">
        <w:rPr>
          <w:color w:val="auto"/>
        </w:rPr>
        <w:tab/>
        <w:t>Langmead B, Salzberg SL. Fast gapped-read alignment with Bowtie 2. Nat Methods. 2012;9: 357–359. doi:10.1038/nmeth.1923</w:t>
      </w:r>
    </w:p>
    <w:p w14:paraId="3348FEFB" w14:textId="77777777" w:rsidR="00B009AC" w:rsidRPr="00B009AC" w:rsidRDefault="00B009AC" w:rsidP="00B009AC">
      <w:pPr>
        <w:pStyle w:val="Bibliography"/>
        <w:rPr>
          <w:color w:val="auto"/>
        </w:rPr>
      </w:pPr>
      <w:r w:rsidRPr="00B009AC">
        <w:rPr>
          <w:color w:val="auto"/>
        </w:rPr>
        <w:t xml:space="preserve">61. </w:t>
      </w:r>
      <w:r w:rsidRPr="00B009AC">
        <w:rPr>
          <w:color w:val="auto"/>
        </w:rPr>
        <w:tab/>
        <w:t>Anders S, Pyl PT, Huber W. HTSeq - A Python framework to work with high-throughput sequencing data [Internet]. 2014 Feb. Report No.: 002824. Available: http://www.biorxiv.org/content/biorxiv/early/2014/02/20/002824</w:t>
      </w:r>
    </w:p>
    <w:p w14:paraId="126AB9E1" w14:textId="77777777" w:rsidR="00B009AC" w:rsidRPr="00B009AC" w:rsidRDefault="00B009AC" w:rsidP="00B009AC">
      <w:pPr>
        <w:pStyle w:val="Bibliography"/>
        <w:rPr>
          <w:color w:val="auto"/>
        </w:rPr>
      </w:pPr>
      <w:r w:rsidRPr="00B009AC">
        <w:rPr>
          <w:color w:val="auto"/>
        </w:rPr>
        <w:t xml:space="preserve">62. </w:t>
      </w:r>
      <w:r w:rsidRPr="00B009AC">
        <w:rPr>
          <w:color w:val="auto"/>
        </w:rPr>
        <w:tab/>
        <w:t>Hankins JV, Madsen JA, Needham BD, Brodbelt JS, Trent MS. The Outer Membrane of Gram-Negative Bacteria: Lipid A Isolation and Characterization. In: Delcour AH, editor. Bacterial Cell Surfaces. Humana Press; 2013. pp. 239–258. Available: http://link.springer.com/protocol/10.1007/978-1-62703-245-2_15</w:t>
      </w:r>
    </w:p>
    <w:p w14:paraId="2369A649" w14:textId="77777777" w:rsidR="00B009AC" w:rsidRPr="00B009AC" w:rsidRDefault="00B009AC" w:rsidP="00B009AC">
      <w:pPr>
        <w:pStyle w:val="Bibliography"/>
        <w:rPr>
          <w:color w:val="auto"/>
        </w:rPr>
      </w:pPr>
      <w:r w:rsidRPr="00B009AC">
        <w:rPr>
          <w:color w:val="auto"/>
        </w:rPr>
        <w:t xml:space="preserve">63. </w:t>
      </w:r>
      <w:r w:rsidRPr="00B009AC">
        <w:rPr>
          <w:color w:val="auto"/>
        </w:rPr>
        <w:tab/>
        <w:t>Giles DK, Hankins JV, Guan Z, Trent MS. Remodelling of the Vibrio cholerae membrane by incorporation of exogenous fatty acids from host and aquatic environments. Mol Microbiol. 2011;79: 716–728. doi:10.1111/j.1365-2958.2010.07476.x</w:t>
      </w:r>
    </w:p>
    <w:p w14:paraId="271D052E" w14:textId="77777777" w:rsidR="00B009AC" w:rsidRPr="00B009AC" w:rsidRDefault="00B009AC" w:rsidP="00B009AC">
      <w:pPr>
        <w:pStyle w:val="Bibliography"/>
        <w:rPr>
          <w:color w:val="auto"/>
        </w:rPr>
      </w:pPr>
      <w:r w:rsidRPr="00B009AC">
        <w:rPr>
          <w:color w:val="auto"/>
        </w:rPr>
        <w:t xml:space="preserve">64. </w:t>
      </w:r>
      <w:r w:rsidRPr="00B009AC">
        <w:rPr>
          <w:color w:val="auto"/>
        </w:rPr>
        <w:tab/>
        <w:t>Vogel C, Marcotte EM. Calculating absolute and relative protein abundance from mass spectrometry-based protein expression data. Nat Protoc. 2008;3: 1444–1451. doi:10.1038/nprot.2008.132</w:t>
      </w:r>
    </w:p>
    <w:p w14:paraId="1F5C7434" w14:textId="77777777" w:rsidR="00B009AC" w:rsidRPr="00B009AC" w:rsidRDefault="00B009AC" w:rsidP="00B009AC">
      <w:pPr>
        <w:pStyle w:val="Bibliography"/>
        <w:rPr>
          <w:color w:val="auto"/>
        </w:rPr>
      </w:pPr>
      <w:r w:rsidRPr="00B009AC">
        <w:rPr>
          <w:color w:val="auto"/>
        </w:rPr>
        <w:t xml:space="preserve">65. </w:t>
      </w:r>
      <w:r w:rsidRPr="00B009AC">
        <w:rPr>
          <w:color w:val="auto"/>
        </w:rPr>
        <w:tab/>
        <w:t>Jones E, Oliphant T, Peterson P. SciPy: Open source scientific tools for Python. In: http://www.scipy.org/ [Internet]. 2001 [cited 9 Sep 2014]. Available: http://www.scipy.org/Citing_SciPy</w:t>
      </w:r>
    </w:p>
    <w:p w14:paraId="38E2B519" w14:textId="77777777" w:rsidR="00B009AC" w:rsidRPr="00B009AC" w:rsidRDefault="00B009AC" w:rsidP="00B009AC">
      <w:pPr>
        <w:pStyle w:val="Bibliography"/>
        <w:rPr>
          <w:color w:val="auto"/>
        </w:rPr>
      </w:pPr>
      <w:r w:rsidRPr="00B009AC">
        <w:rPr>
          <w:color w:val="auto"/>
        </w:rPr>
        <w:t xml:space="preserve">66. </w:t>
      </w:r>
      <w:r w:rsidRPr="00B009AC">
        <w:rPr>
          <w:color w:val="auto"/>
        </w:rPr>
        <w:tab/>
        <w:t>Walt S van der, Colbert SC, Varoquaux G. The NumPy Array: A Structure for Efficient Numerical Computation. Comput Sci Eng. 2011;13: 22–30. doi:10.1109/MCSE.2011.37</w:t>
      </w:r>
    </w:p>
    <w:p w14:paraId="6C4A617D" w14:textId="77777777" w:rsidR="00B009AC" w:rsidRPr="00B009AC" w:rsidRDefault="00B009AC" w:rsidP="00B009AC">
      <w:pPr>
        <w:pStyle w:val="Bibliography"/>
        <w:rPr>
          <w:color w:val="auto"/>
        </w:rPr>
      </w:pPr>
      <w:r w:rsidRPr="00B009AC">
        <w:rPr>
          <w:color w:val="auto"/>
        </w:rPr>
        <w:t xml:space="preserve">67. </w:t>
      </w:r>
      <w:r w:rsidRPr="00B009AC">
        <w:rPr>
          <w:color w:val="auto"/>
        </w:rPr>
        <w:tab/>
        <w:t xml:space="preserve">Price K, Storn RM, Lampinen JA. Differential Evolution: A Practical Approach to Global Optimization (Natural Computing Series). Secaucus, NJ, USA: Springer-Verlag New York, Inc.; 2005. </w:t>
      </w:r>
    </w:p>
    <w:p w14:paraId="7C8AD757" w14:textId="77777777" w:rsidR="00B009AC" w:rsidRPr="00B009AC" w:rsidRDefault="00B009AC" w:rsidP="00B009AC">
      <w:pPr>
        <w:pStyle w:val="Bibliography"/>
        <w:rPr>
          <w:color w:val="auto"/>
        </w:rPr>
      </w:pPr>
      <w:r w:rsidRPr="00B009AC">
        <w:rPr>
          <w:color w:val="auto"/>
        </w:rPr>
        <w:t xml:space="preserve">68. </w:t>
      </w:r>
      <w:r w:rsidRPr="00B009AC">
        <w:rPr>
          <w:color w:val="auto"/>
        </w:rPr>
        <w:tab/>
        <w:t xml:space="preserve">Pedersen MEH. Good Parameters for Differential Evolution. Hvass Lab Tech Rep. 2010; HL1002. </w:t>
      </w:r>
    </w:p>
    <w:p w14:paraId="75742A33" w14:textId="77777777" w:rsidR="00B009AC" w:rsidRPr="00B009AC" w:rsidRDefault="00B009AC" w:rsidP="00B009AC">
      <w:pPr>
        <w:pStyle w:val="Bibliography"/>
        <w:rPr>
          <w:color w:val="auto"/>
        </w:rPr>
      </w:pPr>
      <w:r w:rsidRPr="00B009AC">
        <w:rPr>
          <w:color w:val="auto"/>
        </w:rPr>
        <w:t xml:space="preserve">69. </w:t>
      </w:r>
      <w:r w:rsidRPr="00B009AC">
        <w:rPr>
          <w:color w:val="auto"/>
        </w:rPr>
        <w:tab/>
        <w:t>Barrett T, Wilhite SE, Ledoux P, Evangelista C, Kim IF, Tomashevsky M, et al. NCBI GEO: archive for functional genomics data sets--update. Nucleic Acids Res. 2013;41: D991–995. doi:10.1093/nar/gks1193</w:t>
      </w:r>
    </w:p>
    <w:p w14:paraId="0483E1A3" w14:textId="77777777" w:rsidR="00B009AC" w:rsidRPr="00B009AC" w:rsidRDefault="00B009AC" w:rsidP="00B009AC">
      <w:pPr>
        <w:pStyle w:val="Bibliography"/>
        <w:rPr>
          <w:color w:val="auto"/>
        </w:rPr>
      </w:pPr>
      <w:r w:rsidRPr="00B009AC">
        <w:rPr>
          <w:color w:val="auto"/>
        </w:rPr>
        <w:t xml:space="preserve">70. </w:t>
      </w:r>
      <w:r w:rsidRPr="00B009AC">
        <w:rPr>
          <w:color w:val="auto"/>
        </w:rPr>
        <w:tab/>
        <w:t>Vizcaíno JA, Deutsch EW, Wang R, Csordas A, Reisinger F, Ríos D, et al. ProteomeXchange provides globally coordinated proteomics data submission and dissemination. Nat Biotechnol. 2014;32: 223–226. doi:10.1038/nbt.2839</w:t>
      </w:r>
    </w:p>
    <w:p w14:paraId="5A529FFB" w14:textId="5F1A2234" w:rsidR="0043065E" w:rsidRPr="0043065E" w:rsidRDefault="0043065E" w:rsidP="0043065E">
      <w:r>
        <w:fldChar w:fldCharType="end"/>
      </w:r>
    </w:p>
    <w:p w14:paraId="66C8AE0C" w14:textId="545B7B6C" w:rsidR="005A50CF" w:rsidRDefault="005A50CF" w:rsidP="009A7364">
      <w:pPr>
        <w:pStyle w:val="Heading2"/>
      </w:pPr>
      <w:r>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05EA872C"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BC9F00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4D0B1FED"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3ED4B4F1"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012E665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C188A1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0477866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86CEDC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FC2D3BF"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115045F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4F995AFD" w14:textId="39B33A0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63309D">
              <w:rPr>
                <w:rFonts w:ascii="Verdana" w:eastAsiaTheme="minorEastAsia" w:hAnsi="Verdana" w:cstheme="minorBidi"/>
                <w:color w:val="auto"/>
                <w:sz w:val="20"/>
                <w:szCs w:val="20"/>
              </w:rPr>
              <w:t>*</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49448D93"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65F82F4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D3B49DA"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89 ncRNA, 85 tRNA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668D28D4"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506437F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r w:rsidR="001B59E9" w:rsidRPr="001B59E9" w14:paraId="6882720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60420CE5" w14:textId="2B41C6B5"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bmu36r66","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1]</w:t>
            </w:r>
            <w:r>
              <w:rPr>
                <w:rFonts w:ascii="Verdana" w:eastAsiaTheme="minorEastAsia" w:hAnsi="Verdana" w:cstheme="minorBidi"/>
                <w:color w:val="auto"/>
                <w:sz w:val="20"/>
                <w:szCs w:val="20"/>
              </w:rPr>
              <w:fldChar w:fldCharType="end"/>
            </w:r>
          </w:p>
        </w:tc>
        <w:tc>
          <w:tcPr>
            <w:tcW w:w="1170" w:type="dxa"/>
            <w:noWrap/>
          </w:tcPr>
          <w:p w14:paraId="60F5841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45D9F49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old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558A586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376EE6D9"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349AF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37AFA60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29D2870E"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6F5C610F" w14:textId="622697E6"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g15sivo5","properties":{"formattedCitation":"[12]","plainCitation":"[12]"},"citationItems":[{"id":"E1lcr5lY/MraAibK0","uris":["http://zotero.org/users/local/nzbyWFEW/items/I778TETX"],"uri":["http://zotero.org/users/local/nzbyWFEW/items/I778TETX"],"itemData":{"id":"E1lcr5lY/MraAibK0","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year":2010,"month":7,"day":30},"accessed":{"year":2014,"month":9,"day":11},"PMID":"20671182","page-first":"533","container-title-short":"Science"}}],"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2]</w:t>
            </w:r>
            <w:r>
              <w:rPr>
                <w:rFonts w:ascii="Verdana" w:eastAsiaTheme="minorEastAsia" w:hAnsi="Verdana" w:cstheme="minorBidi"/>
                <w:color w:val="auto"/>
                <w:sz w:val="20"/>
                <w:szCs w:val="20"/>
              </w:rPr>
              <w:fldChar w:fldCharType="end"/>
            </w:r>
          </w:p>
        </w:tc>
        <w:tc>
          <w:tcPr>
            <w:tcW w:w="1170" w:type="dxa"/>
            <w:noWrap/>
          </w:tcPr>
          <w:p w14:paraId="46046E5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3309DD0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C71B5E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515B4C22"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3684948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1744147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2B3D839B"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0C93EBCC" w14:textId="01D1432A"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4nud739kg","properties":{"formattedCitation":"[13]","plainCitation":"[13]"},"citationItems":[{"id":"E1lcr5lY/uszf7GY2","uris":["http://zotero.org/users/local/nzbyWFEW/items/FSWHM9FN"],"uri":["http://zotero.org/users/local/nzbyWFEW/items/FSWHM9FN"],"itemData":{"id":"E1lcr5lY/uszf7GY2","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1,"day":1},"accessed":{"year":2014,"month":9,"day":11},"page-first":"n/a","container-title-short":"Mol. Syst.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3]</w:t>
            </w:r>
            <w:r>
              <w:rPr>
                <w:rFonts w:ascii="Verdana" w:eastAsiaTheme="minorEastAsia" w:hAnsi="Verdana" w:cstheme="minorBidi"/>
                <w:color w:val="auto"/>
                <w:sz w:val="20"/>
                <w:szCs w:val="20"/>
              </w:rPr>
              <w:fldChar w:fldCharType="end"/>
            </w:r>
          </w:p>
        </w:tc>
        <w:tc>
          <w:tcPr>
            <w:tcW w:w="1170" w:type="dxa"/>
            <w:noWrap/>
          </w:tcPr>
          <w:p w14:paraId="21C99E12"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4EC1CB6A"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BA58828"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186560E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0442D62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131D9EE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7265175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4DBDA12D"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1EE95DE" w14:textId="2A3CFD9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65u96pbl","properties":{"formattedCitation":"[14]","plainCitation":"[14]"},"citationItems":[{"id":"E1lcr5lY/uEmqSdaT","uris":["http://zotero.org/users/local/nzbyWFEW/items/FM339R59"],"uri":["http://zotero.org/users/local/nzbyWFEW/items/FM339R59"],"itemData":{"id":"E1lcr5lY/uEmqSdaT","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year":2009,"month":6},"PMID":"19363119","PMCID":"PMC2681886","page-first":"3437","title-short":"Gene expression profiling and the use of genome-scale in silico models of Escherichia coli for analysis","container-title-short":"J. Bacter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4]</w:t>
            </w:r>
            <w:r>
              <w:rPr>
                <w:rFonts w:ascii="Verdana" w:eastAsiaTheme="minorEastAsia" w:hAnsi="Verdana" w:cstheme="minorBidi"/>
                <w:color w:val="auto"/>
                <w:sz w:val="20"/>
                <w:szCs w:val="20"/>
              </w:rPr>
              <w:fldChar w:fldCharType="end"/>
            </w:r>
          </w:p>
        </w:tc>
        <w:tc>
          <w:tcPr>
            <w:tcW w:w="1170" w:type="dxa"/>
            <w:noWrap/>
          </w:tcPr>
          <w:p w14:paraId="68F847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7D082E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353B098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4E839B5"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4BFAB629"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6C2B21D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66856BA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DD0932" w14:textId="61E274CA"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8sc4f1pbd","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4]</w:t>
            </w:r>
            <w:r>
              <w:rPr>
                <w:rFonts w:ascii="Verdana" w:eastAsiaTheme="minorEastAsia" w:hAnsi="Verdana" w:cstheme="minorBidi"/>
                <w:color w:val="auto"/>
                <w:sz w:val="20"/>
                <w:szCs w:val="20"/>
              </w:rPr>
              <w:fldChar w:fldCharType="end"/>
            </w:r>
          </w:p>
        </w:tc>
        <w:tc>
          <w:tcPr>
            <w:tcW w:w="1170" w:type="dxa"/>
            <w:noWrap/>
          </w:tcPr>
          <w:p w14:paraId="00B6B8CE" w14:textId="48774030" w:rsidR="001B59E9"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053*</w:t>
            </w:r>
          </w:p>
        </w:tc>
        <w:tc>
          <w:tcPr>
            <w:tcW w:w="1440" w:type="dxa"/>
            <w:noWrap/>
          </w:tcPr>
          <w:p w14:paraId="7CDC71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2FEFC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1C5F2F2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0AA14DE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93663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63309D" w:rsidRPr="001B59E9" w14:paraId="0283D48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55D91FE" w14:textId="6CE07D1E" w:rsidR="0063309D"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ih26vvqsr","properties":{"formattedCitation":"[5]","plainCitation":"[5]"},"citationItems":[{"id":"E1lcr5lY/o9JCQkhX","uris":["http://zotero.org/users/local/nzbyWFEW/items/9NFZTC62"],"uri":["http://zotero.org/users/local/nzbyWFEW/items/9NFZTC62"],"itemData":{"id":"E1lcr5lY/o9JCQkhX","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year":2014,"month":9,"day":18},"container-title-short":"Data Brief"}}],"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5]</w:t>
            </w:r>
            <w:r>
              <w:rPr>
                <w:rFonts w:ascii="Verdana" w:eastAsiaTheme="minorEastAsia" w:hAnsi="Verdana" w:cstheme="minorBidi"/>
                <w:color w:val="auto"/>
                <w:sz w:val="20"/>
                <w:szCs w:val="20"/>
              </w:rPr>
              <w:fldChar w:fldCharType="end"/>
            </w:r>
          </w:p>
        </w:tc>
        <w:tc>
          <w:tcPr>
            <w:tcW w:w="1170" w:type="dxa"/>
            <w:noWrap/>
          </w:tcPr>
          <w:p w14:paraId="21B6A0EE" w14:textId="4461793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200</w:t>
            </w:r>
          </w:p>
        </w:tc>
        <w:tc>
          <w:tcPr>
            <w:tcW w:w="1440" w:type="dxa"/>
            <w:noWrap/>
          </w:tcPr>
          <w:p w14:paraId="7648946A" w14:textId="18D61D8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FDR &lt;1%</w:t>
            </w:r>
          </w:p>
        </w:tc>
        <w:tc>
          <w:tcPr>
            <w:tcW w:w="1153" w:type="dxa"/>
            <w:noWrap/>
          </w:tcPr>
          <w:p w14:paraId="59728B0F" w14:textId="69388E2D"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FASP</w:t>
            </w:r>
          </w:p>
        </w:tc>
        <w:tc>
          <w:tcPr>
            <w:tcW w:w="1907" w:type="dxa"/>
            <w:noWrap/>
          </w:tcPr>
          <w:p w14:paraId="1A4DB5AA" w14:textId="2BC5E4AD" w:rsidR="0063309D" w:rsidRDefault="0063309D"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323EEDDC"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3337E61E"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3AE6949"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27810718" w14:textId="5962F88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ei07icink","properties":{"formattedCitation":"[15]","plainCitation":"[15]"},"citationItems":[{"id":"E1lcr5lY/krfGYyJY","uris":["http://zotero.org/users/local/nzbyWFEW/items/I3UGCMM6"],"uri":["http://zotero.org/users/local/nzbyWFEW/items/I3UGCMM6"],"itemData":{"id":"E1lcr5lY/krfGYyJY","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5]</w:t>
            </w:r>
            <w:r>
              <w:rPr>
                <w:rFonts w:ascii="Verdana" w:eastAsiaTheme="minorEastAsia" w:hAnsi="Verdana" w:cstheme="minorBidi"/>
                <w:color w:val="auto"/>
                <w:sz w:val="20"/>
                <w:szCs w:val="20"/>
              </w:rPr>
              <w:fldChar w:fldCharType="end"/>
            </w:r>
          </w:p>
        </w:tc>
        <w:tc>
          <w:tcPr>
            <w:tcW w:w="1170" w:type="dxa"/>
          </w:tcPr>
          <w:p w14:paraId="1BF9FA7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600B4DE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CB93FA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59CB0F14"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
        </w:tc>
        <w:tc>
          <w:tcPr>
            <w:tcW w:w="1440" w:type="dxa"/>
            <w:noWrap/>
          </w:tcPr>
          <w:p w14:paraId="5E0E5B50"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egion mapped</w:t>
            </w:r>
            <w:r w:rsidR="00C33A78">
              <w:rPr>
                <w:rFonts w:ascii="Verdana" w:eastAsiaTheme="minorEastAsia" w:hAnsi="Verdana" w:cstheme="minorBidi"/>
                <w:color w:val="auto"/>
                <w:sz w:val="20"/>
                <w:szCs w:val="20"/>
              </w:rPr>
              <w:t xml:space="preserve"> </w:t>
            </w:r>
          </w:p>
          <w:p w14:paraId="67D1FF3A"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7E3934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bl>
    <w:p w14:paraId="050A15BA" w14:textId="77777777" w:rsidR="009A7364" w:rsidRPr="002C1CF2" w:rsidRDefault="009A7364" w:rsidP="002C1CF2"/>
    <w:p w14:paraId="21E642A9" w14:textId="3E1261B4" w:rsidR="0063309D" w:rsidRDefault="0063309D">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t>*We counted proteins as observed if they appeared in at least 1 of 3 bio</w:t>
      </w:r>
      <w:r w:rsidR="00B009AC">
        <w:t xml:space="preserve">logical repeats, whereas Ref. </w:t>
      </w:r>
      <w:r w:rsidR="00B009AC" w:rsidRPr="00B009AC">
        <w:fldChar w:fldCharType="begin"/>
      </w:r>
      <w:r w:rsidR="00B009AC" w:rsidRPr="00B009AC">
        <w:instrText xml:space="preserve"> ADDIN ZOTERO_ITEM CSL_CITATION {"citationID":"19g43pa6b9","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sidR="00B009AC" w:rsidRPr="00B009AC">
        <w:fldChar w:fldCharType="separate"/>
      </w:r>
      <w:r w:rsidR="00B009AC" w:rsidRPr="00B009AC">
        <w:t>[4]</w:t>
      </w:r>
      <w:r w:rsidR="00B009AC" w:rsidRPr="00B009AC">
        <w:fldChar w:fldCharType="end"/>
      </w:r>
      <w:r>
        <w:t xml:space="preserve"> counted proteins that appeared in at least 1 of 2 biological repeats.  </w:t>
      </w:r>
      <w:r>
        <w:br w:type="page"/>
      </w:r>
    </w:p>
    <w:p w14:paraId="6EF02BF4" w14:textId="77777777" w:rsidR="009C2E68" w:rsidRDefault="008B0D42" w:rsidP="005A50CF">
      <w:pPr>
        <w:pStyle w:val="Heading1"/>
      </w:pPr>
      <w:r>
        <w:t>Figure</w:t>
      </w:r>
      <w:r w:rsidR="005A50CF">
        <w:t xml:space="preserve"> Captions</w:t>
      </w:r>
    </w:p>
    <w:p w14:paraId="0ED31000" w14:textId="77777777" w:rsidR="005A50CF" w:rsidRDefault="005A50CF"/>
    <w:p w14:paraId="52199A41" w14:textId="77777777" w:rsidR="006B07AF" w:rsidRDefault="006B07AF" w:rsidP="006B07AF">
      <w:r>
        <w:rPr>
          <w:b/>
          <w:bCs/>
        </w:rPr>
        <w:t>Figure 1.</w:t>
      </w:r>
      <w:r>
        <w:t xml:space="preserve"> </w:t>
      </w:r>
      <w:r>
        <w:rPr>
          <w:b/>
          <w:bCs/>
        </w:rPr>
        <w:t xml:space="preserve">Overview of experimental design. </w:t>
      </w:r>
    </w:p>
    <w:p w14:paraId="3B3F89AD" w14:textId="77777777" w:rsidR="006B07AF" w:rsidRDefault="006B07AF" w:rsidP="006B07AF">
      <w:pPr>
        <w:pStyle w:val="NoSpacing"/>
      </w:pPr>
      <w:r>
        <w:t>Measurements of RNA, protein, lipids, and metabolic flux were taken under uniform growth and environmental co</w:t>
      </w:r>
      <w:r w:rsidR="00BC4A16">
        <w:t xml:space="preserve">nditions. (A) Long-term stationary phase </w:t>
      </w:r>
      <w:r>
        <w:t xml:space="preserve">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seq</w:t>
      </w:r>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A peaks for all time points are available in </w:t>
      </w:r>
      <w:r w:rsidR="00F0578F">
        <w:t>Supplemental</w:t>
      </w:r>
      <w:r w:rsidR="008F5A2E">
        <w:t xml:space="preserve"> </w:t>
      </w:r>
      <w:r>
        <w:t xml:space="preserve">file 1. </w:t>
      </w:r>
    </w:p>
    <w:p w14:paraId="0F91986E" w14:textId="77777777" w:rsidR="006B07AF" w:rsidRDefault="006B07AF" w:rsidP="006B07AF">
      <w:pPr>
        <w:pStyle w:val="NoSpacing"/>
      </w:pPr>
    </w:p>
    <w:p w14:paraId="5F915A9F" w14:textId="77777777"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w:t>
      </w:r>
      <w:r w:rsidR="00BC4A16">
        <w:rPr>
          <w:b/>
        </w:rPr>
        <w:t>term stationary phase</w:t>
      </w:r>
      <w:r>
        <w:rPr>
          <w:b/>
        </w:rPr>
        <w:t xml:space="preserve"> reveal</w:t>
      </w:r>
      <w:r w:rsidR="009248CD">
        <w:rPr>
          <w:b/>
        </w:rPr>
        <w:t>ed</w:t>
      </w:r>
      <w:r>
        <w:rPr>
          <w:b/>
        </w:rPr>
        <w:t xml:space="preserve"> trends in transcriptional and post-transcriptional regulation</w:t>
      </w:r>
    </w:p>
    <w:p w14:paraId="664E7B79" w14:textId="77777777" w:rsidR="006B07AF" w:rsidRDefault="009248CD" w:rsidP="00D700C6">
      <w:pPr>
        <w:pStyle w:val="NoSpacing"/>
      </w:pPr>
      <w:r>
        <w:t>m</w:t>
      </w:r>
      <w:r w:rsidR="006B07AF">
        <w:t xml:space="preserve">RNA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r>
        <w:t>m</w:t>
      </w:r>
      <w:r w:rsidR="006B07AF">
        <w:t xml:space="preserve">RNA levels were largely shut off upon </w:t>
      </w:r>
      <w:r w:rsidR="00BC4A16">
        <w:t xml:space="preserve">entry to stationary phase </w:t>
      </w:r>
      <w:r w:rsidR="006B07AF">
        <w:t xml:space="preserve">with some </w:t>
      </w:r>
      <w:r>
        <w:t>m</w:t>
      </w:r>
      <w:r w:rsidR="006B07AF">
        <w:t>RNA being transiently up-regulated during the transition between exponential and stationary growth. (B) Protein levels showed a much wider range of behaviors with some being up- or down-regulated for the duration of the experiment as well as for a short per</w:t>
      </w:r>
      <w:r w:rsidR="006B07AF">
        <w:t>i</w:t>
      </w:r>
      <w:r w:rsidR="006B07AF">
        <w:t xml:space="preserve">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w:t>
      </w:r>
      <w:r w:rsidR="006B07AF">
        <w:t>e</w:t>
      </w:r>
      <w:r w:rsidR="006B07AF">
        <w:t xml:space="preserve">ly 15% of the protein levels integrated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w:t>
      </w:r>
      <w:r w:rsidR="006B07AF">
        <w:t>a</w:t>
      </w:r>
      <w:r w:rsidR="006B07AF">
        <w:t xml:space="preserve">tive protein levels and their corresponding (relative) transcripts. This model tests to what extent protein levels are proportional to their respective mRNA levels. Approximately 20% of the protein levels </w:t>
      </w:r>
      <w:r>
        <w:t>we</w:t>
      </w:r>
      <w:r w:rsidR="006B07AF">
        <w:t>re proportional to their transcript’s response over the entire dur</w:t>
      </w:r>
      <w:r w:rsidR="006B07AF">
        <w:t>a</w:t>
      </w:r>
      <w:r w:rsidR="006B07AF">
        <w:t xml:space="preserve">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 xml:space="preserve">re largely mu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w:t>
      </w:r>
      <w:r w:rsidR="006B07AF">
        <w:t>r</w:t>
      </w:r>
      <w:r w:rsidR="006B07AF">
        <w:t xml:space="preserve">malized </w:t>
      </w:r>
      <w:r>
        <w:t>m</w:t>
      </w:r>
      <w:r w:rsidR="006B07AF">
        <w:t>RNA and protein levels, both relative and absolute, used to generate the above figure are provided in</w:t>
      </w:r>
      <w:r w:rsidR="008F5A2E">
        <w:t xml:space="preserve"> </w:t>
      </w:r>
      <w:r w:rsidR="00F0578F">
        <w:t>Supplemental</w:t>
      </w:r>
      <w:r w:rsidR="008F5A2E">
        <w:t xml:space="preserve"> file 2</w:t>
      </w:r>
      <w:r w:rsidR="006B07AF">
        <w:t xml:space="preserve">. </w:t>
      </w:r>
    </w:p>
    <w:p w14:paraId="6BE3B881" w14:textId="77777777" w:rsidR="006B07AF" w:rsidDel="00AE566A" w:rsidRDefault="006B07AF" w:rsidP="006B07AF">
      <w:pPr>
        <w:pStyle w:val="NoSpacing"/>
      </w:pPr>
    </w:p>
    <w:p w14:paraId="1A2A2E1E" w14:textId="77777777" w:rsidR="006B07AF" w:rsidRDefault="006B07AF" w:rsidP="006B07AF">
      <w:r>
        <w:rPr>
          <w:b/>
        </w:rPr>
        <w:t xml:space="preserve">Figure 3. </w:t>
      </w:r>
      <w:r w:rsidR="007A2F06">
        <w:rPr>
          <w:b/>
        </w:rPr>
        <w:t>m</w:t>
      </w:r>
      <w:r>
        <w:rPr>
          <w:b/>
        </w:rPr>
        <w:t>RNA levels within an operon correlate</w:t>
      </w:r>
      <w:r w:rsidR="009248CD">
        <w:rPr>
          <w:b/>
        </w:rPr>
        <w:t>d</w:t>
      </w:r>
      <w:r>
        <w:rPr>
          <w:b/>
        </w:rPr>
        <w:t xml:space="preserve"> strongly whereas protein levels generally d</w:t>
      </w:r>
      <w:r w:rsidR="009248CD">
        <w:rPr>
          <w:b/>
        </w:rPr>
        <w:t>id</w:t>
      </w:r>
      <w:r>
        <w:rPr>
          <w:b/>
        </w:rPr>
        <w:t xml:space="preserve"> not.</w:t>
      </w:r>
    </w:p>
    <w:p w14:paraId="5F37F51C" w14:textId="0E1642CF"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r w:rsidRPr="00AC1FF8">
        <w:t>Exa</w:t>
      </w:r>
      <w:r w:rsidRPr="00AC1FF8">
        <w:t>m</w:t>
      </w:r>
      <w:r w:rsidRPr="00AC1FF8">
        <w:t xml:space="preserve">ples of proteins in the same operon that </w:t>
      </w:r>
      <w:r w:rsidR="009248CD" w:rsidRPr="00AC1FF8">
        <w:t>we</w:t>
      </w:r>
      <w:r w:rsidRPr="00AC1FF8">
        <w:t>re</w:t>
      </w:r>
      <w:r w:rsidR="00BB40F2" w:rsidRPr="00AC1FF8">
        <w:t xml:space="preserve"> poorly and</w:t>
      </w:r>
      <w:r w:rsidRPr="00AC1FF8">
        <w:t xml:space="preserve"> highly correlated</w:t>
      </w:r>
      <w:r w:rsidR="00BB40F2" w:rsidRPr="00AC1FF8">
        <w:t>, respectively</w:t>
      </w:r>
      <w:r w:rsidRPr="00AC1FF8">
        <w:t>.</w:t>
      </w:r>
      <w:r>
        <w:t xml:space="preserve"> </w:t>
      </w:r>
    </w:p>
    <w:p w14:paraId="00C32691" w14:textId="77777777" w:rsidR="006B07AF" w:rsidRDefault="006B07AF" w:rsidP="006B07AF"/>
    <w:p w14:paraId="59AB31A9" w14:textId="77777777" w:rsidR="006B07AF" w:rsidRDefault="006B07AF" w:rsidP="006B07AF">
      <w:r>
        <w:rPr>
          <w:b/>
          <w:bCs/>
        </w:rPr>
        <w:t xml:space="preserve">Figure 4. Flagellar genes and other energy intensive processes </w:t>
      </w:r>
      <w:r w:rsidR="009248CD">
        <w:rPr>
          <w:b/>
          <w:bCs/>
        </w:rPr>
        <w:t>we</w:t>
      </w:r>
      <w:r>
        <w:rPr>
          <w:b/>
          <w:bCs/>
        </w:rPr>
        <w:t xml:space="preserve">re down-regulated while stress-response genes </w:t>
      </w:r>
      <w:r w:rsidR="009248CD">
        <w:rPr>
          <w:b/>
          <w:bCs/>
        </w:rPr>
        <w:t>we</w:t>
      </w:r>
      <w:r>
        <w:rPr>
          <w:b/>
          <w:bCs/>
        </w:rPr>
        <w:t xml:space="preserve">re up-regulated. </w:t>
      </w:r>
    </w:p>
    <w:p w14:paraId="179D07F3" w14:textId="77777777" w:rsidR="006B07AF" w:rsidRDefault="006B07AF" w:rsidP="006B07AF">
      <w:pPr>
        <w:pStyle w:val="NoSpacing"/>
      </w:pPr>
      <w:r>
        <w:t>Fitting the mRNA and protein profiles allowed us to estimate the underlying dynamics and differential regulation of each gene, sorting them into high confidence categories describing their behavior. Genes were put into categories based upon whether they were up-regulated,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that </w:t>
      </w:r>
      <w:r w:rsidR="009248CD">
        <w:t>we</w:t>
      </w:r>
      <w:r>
        <w:t>re down- and up-regulated, r</w:t>
      </w:r>
      <w:r>
        <w:t>e</w:t>
      </w:r>
      <w:r>
        <w:t xml:space="preserve">spectively. </w:t>
      </w:r>
      <w:bookmarkEnd w:id="21"/>
      <w:r>
        <w:t xml:space="preserve">(C, D) The average of the proteins in a given enriched term GO term that </w:t>
      </w:r>
      <w:r w:rsidR="009248CD">
        <w:t>we</w:t>
      </w:r>
      <w:r>
        <w:t xml:space="preserve">re down- and up-regulated, respectively. Amine biosynthesis was also enriched for mRNAs that were transiently up-regulated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F0578F">
        <w:t>Supplemental</w:t>
      </w:r>
      <w:r w:rsidR="008F5A2E">
        <w:t xml:space="preserve"> file 3</w:t>
      </w:r>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14:paraId="7E46B543" w14:textId="77777777" w:rsidR="006B07AF" w:rsidRDefault="006B07AF" w:rsidP="006B07AF"/>
    <w:p w14:paraId="79A4D02F" w14:textId="77777777"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42D39D3A"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transferase PagP adds a C</w:t>
      </w:r>
      <w:r w:rsidRPr="0005168B">
        <w:rPr>
          <w:vertAlign w:val="subscript"/>
        </w:rPr>
        <w:t xml:space="preserve">16 </w:t>
      </w:r>
      <w:r>
        <w:t>chain to lipid A on the 2-position primary acyl chain, resulting in a m/z of ~2035.  (B) Modification of phospholipids by cyclopropanation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hexa-acylated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Pho</w:t>
      </w:r>
      <w:r>
        <w:t>s</w:t>
      </w:r>
      <w:r>
        <w:t>phatidylethanolamine (PE) is shown and similar results were also obtained for phosphat</w:t>
      </w:r>
      <w:r>
        <w:t>i</w:t>
      </w:r>
      <w:r>
        <w:t xml:space="preserve">dylglycerol (PG). The phospholipid profiles of the samples remained relatively consistent with wild-type </w:t>
      </w:r>
      <w:r>
        <w:rPr>
          <w:i/>
          <w:iCs/>
        </w:rPr>
        <w:t xml:space="preserve">E. coli </w:t>
      </w:r>
      <w:r>
        <w:t xml:space="preserve">phospholipid profiles until hour 8, when a gradual increase in a peak ~702.5 m/z began. This peak became the predominant species by </w:t>
      </w:r>
      <w:r w:rsidR="0079361C">
        <w:t>two week</w:t>
      </w:r>
      <w:r>
        <w:t>s. Its mass co</w:t>
      </w:r>
      <w:r>
        <w:t>r</w:t>
      </w:r>
      <w:r>
        <w:t>responds to the cyclopropanation of one unsaturated double bond within a PE molecule containing acyl chains totaling 33 carbons distributed between the two acyl chains.</w:t>
      </w:r>
    </w:p>
    <w:p w14:paraId="4B43812D" w14:textId="77777777" w:rsidR="006B07AF" w:rsidRDefault="006B07AF" w:rsidP="006B07AF"/>
    <w:p w14:paraId="77BF83A5"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
    <w:p w14:paraId="092A4B27" w14:textId="77777777" w:rsidR="006B07AF" w:rsidRPr="006A38CC" w:rsidRDefault="006B07AF" w:rsidP="006B07AF">
      <w:pPr>
        <w:pStyle w:val="NoSpacing"/>
      </w:pPr>
      <w:r w:rsidRPr="006A38CC">
        <w:t xml:space="preserve">(A) Cells </w:t>
      </w:r>
      <w:r w:rsidR="00375084">
        <w:t xml:space="preserve">are starved </w:t>
      </w:r>
      <w:r w:rsidRPr="006A38CC">
        <w:t>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rRNA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tRNA</w:t>
      </w:r>
      <w:r>
        <w:t xml:space="preserve"> (in non-rRNA d</w:t>
      </w:r>
      <w:r>
        <w:t>e</w:t>
      </w:r>
      <w:r>
        <w:t>pleted samples)</w:t>
      </w:r>
      <w:r w:rsidRPr="006A38CC">
        <w:t>. On the other hand, relative levels of mRNA decrease</w:t>
      </w:r>
      <w:r w:rsidR="009456E1">
        <w:t>d</w:t>
      </w:r>
      <w:r w:rsidRPr="006A38CC">
        <w:t xml:space="preserve"> upon </w:t>
      </w:r>
      <w:r w:rsidR="00BC4A16">
        <w:t>entry to st</w:t>
      </w:r>
      <w:r w:rsidR="00BC4A16">
        <w:t>a</w:t>
      </w:r>
      <w:r w:rsidR="00BC4A16">
        <w:t xml:space="preserve">tionary phase </w:t>
      </w:r>
      <w:r w:rsidRPr="006A38CC">
        <w:t>perhaps as a strategy for reducing overall protein synthesis.</w:t>
      </w:r>
      <w:r>
        <w:t xml:space="preserve"> As a reference we also </w:t>
      </w:r>
      <w:r w:rsidR="009456E1">
        <w:t>analyzed</w:t>
      </w:r>
      <w:r>
        <w:t xml:space="preserve"> RNA fractions for the rRNA-depleted samples</w:t>
      </w:r>
      <w:r w:rsidR="009456E1">
        <w:t>,</w:t>
      </w:r>
      <w:r>
        <w:t xml:space="preserve"> to demonstrate that this reduction of mRNA levels was not simply due to the low relative counts of mRNA compared to rRNA in the nondepleted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eg</w:t>
      </w:r>
      <w:r w:rsidR="009456E1">
        <w:t>a</w:t>
      </w:r>
      <w:r w:rsidRPr="006A38CC">
        <w:t xml:space="preserve">n early in </w:t>
      </w:r>
      <w:r w:rsidR="00BC4A16">
        <w:t>the stationary phase</w:t>
      </w:r>
      <w:r w:rsidRPr="006A38CC">
        <w:t xml:space="preserv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w:t>
      </w:r>
      <w:r>
        <w:t>o</w:t>
      </w:r>
      <w:r>
        <w:t>mains,</w:t>
      </w:r>
      <w:r w:rsidRPr="006A38CC">
        <w:t xml:space="preserve"> before and after </w:t>
      </w:r>
      <w:r w:rsidR="00BC4A16">
        <w:t>stationary phase</w:t>
      </w:r>
      <w:r>
        <w:t>.</w:t>
      </w:r>
      <w:r w:rsidRPr="006A38CC">
        <w:t xml:space="preserve"> </w:t>
      </w:r>
      <w:r>
        <w:t xml:space="preserve">A </w:t>
      </w:r>
      <w:r w:rsidRPr="006A38CC">
        <w:t>possible third region correspond</w:t>
      </w:r>
      <w:r w:rsidR="009456E1">
        <w:t>ed</w:t>
      </w:r>
      <w:r w:rsidRPr="006A38CC">
        <w:t xml:space="preserve"> to late tra</w:t>
      </w:r>
      <w:r w:rsidRPr="006A38CC">
        <w:t>n</w:t>
      </w:r>
      <w:r w:rsidRPr="006A38CC">
        <w:t xml:space="preserve">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re up</w:t>
      </w:r>
      <w:r>
        <w:t>-</w:t>
      </w:r>
      <w:r w:rsidRPr="006A38CC">
        <w:t xml:space="preserve">regulated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w:t>
      </w:r>
      <w:r>
        <w:t>n</w:t>
      </w:r>
      <w:r>
        <w:t>script’s response over the entire duration of the experiment. This observation highlights that differences in post-transcriptional regulation, such as protein degradation, cause di</w:t>
      </w:r>
      <w:r>
        <w:t>f</w:t>
      </w:r>
      <w:r>
        <w:t xml:space="preserve">ferences in regulation between mRNAs and their expressed proteins. </w:t>
      </w:r>
    </w:p>
    <w:p w14:paraId="3691D489" w14:textId="77777777" w:rsidR="006B07AF" w:rsidRDefault="006B07AF" w:rsidP="006B07AF"/>
    <w:p w14:paraId="13935C8C" w14:textId="77777777" w:rsidR="006B07AF" w:rsidRPr="00A83C91" w:rsidRDefault="008F5A2E" w:rsidP="006B07AF">
      <w:pPr>
        <w:rPr>
          <w:b/>
        </w:rPr>
      </w:pPr>
      <w:r>
        <w:rPr>
          <w:b/>
          <w:bCs/>
        </w:rPr>
        <w:t xml:space="preserve">Figure </w:t>
      </w:r>
      <w:r w:rsidR="00F0578F">
        <w:rPr>
          <w:b/>
          <w:bCs/>
        </w:rPr>
        <w:t>S</w:t>
      </w:r>
      <w:r>
        <w:rPr>
          <w:b/>
          <w:bCs/>
        </w:rPr>
        <w:t>1</w:t>
      </w:r>
      <w:r w:rsidR="006B07AF">
        <w:rPr>
          <w:b/>
          <w:bCs/>
        </w:rPr>
        <w:t>.</w:t>
      </w:r>
      <w:r w:rsidR="006B07AF">
        <w:t xml:space="preserve"> </w:t>
      </w:r>
      <w:r w:rsidR="001071EB">
        <w:rPr>
          <w:b/>
        </w:rPr>
        <w:t>RNA-seq</w:t>
      </w:r>
      <w:r w:rsidR="006B07AF" w:rsidRPr="00A83C91">
        <w:rPr>
          <w:b/>
        </w:rPr>
        <w:t xml:space="preserve"> and MS experiments </w:t>
      </w:r>
      <w:r w:rsidR="009456E1">
        <w:rPr>
          <w:b/>
        </w:rPr>
        <w:t>we</w:t>
      </w:r>
      <w:r w:rsidR="006B07AF" w:rsidRPr="00A83C91">
        <w:rPr>
          <w:b/>
        </w:rPr>
        <w:t>re highly reproducible.</w:t>
      </w:r>
    </w:p>
    <w:p w14:paraId="175212FF"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42AF7397" w14:textId="77777777" w:rsidR="008D1D4E" w:rsidRDefault="008D1D4E" w:rsidP="006B07AF"/>
    <w:p w14:paraId="5FF22F1C" w14:textId="77777777" w:rsidR="008D1D4E" w:rsidRPr="00AC1FF8" w:rsidRDefault="008D1D4E" w:rsidP="006B07AF">
      <w:pPr>
        <w:rPr>
          <w:b/>
        </w:rPr>
      </w:pPr>
      <w:r w:rsidRPr="00AC1FF8">
        <w:rPr>
          <w:b/>
        </w:rPr>
        <w:t xml:space="preserve">Figure S2. Overlap in protein IDs between first three time points. </w:t>
      </w:r>
    </w:p>
    <w:p w14:paraId="69063B68" w14:textId="77777777" w:rsidR="008D1D4E" w:rsidRDefault="008D1D4E" w:rsidP="008D1D4E">
      <w:r w:rsidRPr="00AC1FF8">
        <w:t xml:space="preserve">Overlap between protein IDs comparing the first three time points, 3-5 hrs , where cells and protein concentrations are roughly at steady state. </w:t>
      </w:r>
      <w:r w:rsidR="00CA2845" w:rsidRPr="00AC1FF8">
        <w:t xml:space="preserve"> The high overlap between time points indicates very reproducible protein IDs.</w:t>
      </w:r>
      <w:r w:rsidR="00CA2845">
        <w:t xml:space="preserve"> </w:t>
      </w:r>
    </w:p>
    <w:p w14:paraId="2F21F6C0" w14:textId="77777777" w:rsidR="006B07AF" w:rsidRPr="008D1D4E" w:rsidRDefault="006B07AF" w:rsidP="008D1D4E"/>
    <w:p w14:paraId="4503E1CA" w14:textId="77777777" w:rsidR="006B07AF" w:rsidRDefault="006B07AF" w:rsidP="006B07AF">
      <w:r>
        <w:rPr>
          <w:b/>
          <w:bCs/>
        </w:rPr>
        <w:t>Figure</w:t>
      </w:r>
      <w:r w:rsidR="008F5A2E">
        <w:rPr>
          <w:b/>
          <w:bCs/>
        </w:rPr>
        <w:t xml:space="preserve"> </w:t>
      </w:r>
      <w:r w:rsidR="008D1D4E">
        <w:rPr>
          <w:b/>
          <w:bCs/>
        </w:rPr>
        <w:t>S3</w:t>
      </w:r>
      <w:r>
        <w:rPr>
          <w:b/>
          <w:bCs/>
        </w:rPr>
        <w:t xml:space="preserve">. The mRNA fraction, compared to all other RNA, </w:t>
      </w:r>
      <w:r w:rsidR="00774ACF">
        <w:rPr>
          <w:b/>
          <w:bCs/>
        </w:rPr>
        <w:t>wa</w:t>
      </w:r>
      <w:r>
        <w:rPr>
          <w:b/>
          <w:bCs/>
        </w:rPr>
        <w:t xml:space="preserve">s strongly </w:t>
      </w:r>
      <w:r w:rsidR="00BC4A16">
        <w:rPr>
          <w:b/>
          <w:bCs/>
        </w:rPr>
        <w:t>down-regulated after entry to stationary phase</w:t>
      </w:r>
      <w:r>
        <w:rPr>
          <w:b/>
          <w:bCs/>
        </w:rPr>
        <w:t>.</w:t>
      </w:r>
    </w:p>
    <w:p w14:paraId="40F9EB82" w14:textId="77777777" w:rsidR="006B07AF" w:rsidRDefault="006B07AF" w:rsidP="006B07AF">
      <w:pPr>
        <w:pStyle w:val="NoSpacing"/>
      </w:pPr>
      <w:r>
        <w:t xml:space="preserve">For each time point the fraction of total RNA reads in the </w:t>
      </w:r>
      <w:r w:rsidR="001071EB">
        <w:t>RNA-seq</w:t>
      </w:r>
      <w:r>
        <w:t xml:space="preserve"> results that mapped to tRNA (orange), rRNA (green), mRNA (red), or other noncoding RNA (purple) are shown. (A) RNA fractions for each total RNA sample that was processed without the rRNA depl</w:t>
      </w:r>
      <w:r>
        <w:t>e</w:t>
      </w:r>
      <w:r>
        <w:t xml:space="preserve">tion step. (B) RNA fractions for rRNA-depleted samples. Each bar represents an individual biological repeat. In some samples the rRNA depletion was not as successful as </w:t>
      </w:r>
      <w:r w:rsidR="00774ACF">
        <w:t xml:space="preserve">in </w:t>
      </w:r>
      <w:r>
        <w:t>others (e.g., biological replicate 1 at the 8 h time point). Any residual rRNA counts were disregar</w:t>
      </w:r>
      <w:r>
        <w:t>d</w:t>
      </w:r>
      <w:r>
        <w:t>ed before analyzing relative RNA expression levels.</w:t>
      </w:r>
    </w:p>
    <w:p w14:paraId="4ECCADFF" w14:textId="77777777" w:rsidR="006B07AF" w:rsidRDefault="006B07AF" w:rsidP="006B07AF"/>
    <w:p w14:paraId="1D3BEC53" w14:textId="77777777" w:rsidR="006B07AF" w:rsidRDefault="008F5A2E" w:rsidP="006B07AF">
      <w:pPr>
        <w:rPr>
          <w:b/>
          <w:bCs/>
        </w:rPr>
      </w:pPr>
      <w:r>
        <w:rPr>
          <w:b/>
          <w:bCs/>
        </w:rPr>
        <w:t xml:space="preserve">Figure </w:t>
      </w:r>
      <w:r w:rsidR="00F0578F">
        <w:rPr>
          <w:b/>
          <w:bCs/>
        </w:rPr>
        <w:t>S</w:t>
      </w:r>
      <w:r w:rsidR="008D1D4E">
        <w:rPr>
          <w:b/>
          <w:bCs/>
        </w:rPr>
        <w:t>4</w:t>
      </w:r>
      <w:r w:rsidR="006B07AF">
        <w:rPr>
          <w:b/>
          <w:bCs/>
        </w:rPr>
        <w:t xml:space="preserve">. Correlations between the absolute abundance between protein and mRNA </w:t>
      </w:r>
      <w:r w:rsidR="00774ACF">
        <w:rPr>
          <w:b/>
          <w:bCs/>
        </w:rPr>
        <w:t>wa</w:t>
      </w:r>
      <w:r w:rsidR="006B07AF">
        <w:rPr>
          <w:b/>
          <w:bCs/>
        </w:rPr>
        <w:t>s strongest at 3 hrs.</w:t>
      </w:r>
    </w:p>
    <w:p w14:paraId="1EE5FA15" w14:textId="77777777"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77B7A781" w14:textId="77777777" w:rsidR="006B07AF" w:rsidRDefault="006B07AF" w:rsidP="006B07AF"/>
    <w:p w14:paraId="5BA202B0" w14:textId="77777777" w:rsidR="006B07AF" w:rsidRDefault="008F5A2E" w:rsidP="006B07AF">
      <w:r>
        <w:rPr>
          <w:b/>
        </w:rPr>
        <w:t xml:space="preserve">Figure </w:t>
      </w:r>
      <w:r w:rsidR="00F0578F">
        <w:rPr>
          <w:b/>
        </w:rPr>
        <w:t>S</w:t>
      </w:r>
      <w:r w:rsidR="008D1D4E">
        <w:rPr>
          <w:b/>
        </w:rPr>
        <w:t>5</w:t>
      </w:r>
      <w:r w:rsidR="006B07AF">
        <w:rPr>
          <w:b/>
        </w:rPr>
        <w:t xml:space="preserve">. Fitting of piecewise continuous curve </w:t>
      </w:r>
      <w:r w:rsidR="00774ACF">
        <w:rPr>
          <w:b/>
        </w:rPr>
        <w:t>wa</w:t>
      </w:r>
      <w:r w:rsidR="006B07AF">
        <w:rPr>
          <w:b/>
        </w:rPr>
        <w:t>s effective when sorting response curves</w:t>
      </w:r>
    </w:p>
    <w:p w14:paraId="714DF978" w14:textId="77777777" w:rsidR="006B07AF" w:rsidRDefault="006B07AF" w:rsidP="006B07AF">
      <w:pPr>
        <w:pStyle w:val="NoSpacing"/>
      </w:pPr>
      <w:r>
        <w:t>We grouped RNA and protein time courses based on gen</w:t>
      </w:r>
      <w:r w:rsidR="00BC4A16">
        <w:t>eral qualitative behaviors. After entry to stationary phase,</w:t>
      </w:r>
      <w:r>
        <w:t xml:space="preserve"> RNA can be shut off, turned on, transiently activated, or trans</w:t>
      </w:r>
      <w:r>
        <w:t>i</w:t>
      </w:r>
      <w:r>
        <w:t xml:space="preserve">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rsidR="00375084">
        <w:t>n to be starved</w:t>
      </w:r>
      <w:r>
        <w:t>. This is demonstrated by the hi</w:t>
      </w:r>
      <w:r>
        <w:t>s</w:t>
      </w:r>
      <w:r>
        <w:t xml:space="preserve">togram of </w:t>
      </w:r>
      <w:r w:rsidRPr="002F22E7">
        <w:rPr>
          <w:i/>
        </w:rPr>
        <w:t>t</w:t>
      </w:r>
      <w:r w:rsidRPr="002F22E7">
        <w:rPr>
          <w:vertAlign w:val="subscript"/>
        </w:rPr>
        <w:t>1</w:t>
      </w:r>
      <w:r>
        <w:t xml:space="preserve">, the time to the first inflection point. </w:t>
      </w:r>
    </w:p>
    <w:p w14:paraId="57686123" w14:textId="77777777" w:rsidR="006B07AF" w:rsidRDefault="006B07AF" w:rsidP="006B07AF"/>
    <w:p w14:paraId="5A634EF5" w14:textId="77777777" w:rsidR="006B07AF" w:rsidRDefault="008F5A2E" w:rsidP="006B07AF">
      <w:r>
        <w:rPr>
          <w:b/>
          <w:bCs/>
        </w:rPr>
        <w:t xml:space="preserve">Figure </w:t>
      </w:r>
      <w:r w:rsidR="00F0578F">
        <w:rPr>
          <w:b/>
          <w:bCs/>
        </w:rPr>
        <w:t>S</w:t>
      </w:r>
      <w:r w:rsidR="008D1D4E">
        <w:rPr>
          <w:b/>
          <w:bCs/>
        </w:rPr>
        <w:t>6</w:t>
      </w:r>
      <w:r w:rsidR="006B07AF">
        <w:rPr>
          <w:b/>
          <w:bCs/>
        </w:rPr>
        <w:t>. Distributions of time scales found by fitting the piecewise continuous curve, described in the main text, to the mRNA and protein profiles.</w:t>
      </w:r>
      <w:r w:rsidR="006B07AF">
        <w:t xml:space="preserve"> </w:t>
      </w:r>
    </w:p>
    <w:p w14:paraId="2ED905A4" w14:textId="77777777"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r w:rsidR="007A6277">
        <w:t>As (A-C), but for p</w:t>
      </w:r>
      <w:r>
        <w:t xml:space="preserve">rotein </w:t>
      </w:r>
      <w:r w:rsidR="007A6277">
        <w:t>profiles</w:t>
      </w:r>
      <w:r>
        <w:t xml:space="preserve">. </w:t>
      </w:r>
    </w:p>
    <w:p w14:paraId="56BA28FD" w14:textId="77777777" w:rsidR="006B07AF" w:rsidRDefault="006B07AF" w:rsidP="006B07AF">
      <w:pPr>
        <w:tabs>
          <w:tab w:val="clear" w:pos="720"/>
        </w:tabs>
        <w:suppressAutoHyphens w:val="0"/>
        <w:overflowPunct/>
      </w:pPr>
    </w:p>
    <w:p w14:paraId="3EC34588" w14:textId="77777777" w:rsidR="008F5A2E" w:rsidRDefault="008F5A2E" w:rsidP="008F5A2E">
      <w:r>
        <w:rPr>
          <w:b/>
        </w:rPr>
        <w:t xml:space="preserve">Figure </w:t>
      </w:r>
      <w:r w:rsidR="00F0578F">
        <w:rPr>
          <w:b/>
        </w:rPr>
        <w:t>S</w:t>
      </w:r>
      <w:r w:rsidR="008D1D4E">
        <w:rPr>
          <w:b/>
        </w:rPr>
        <w:t>7</w:t>
      </w:r>
      <w:r>
        <w:rPr>
          <w:b/>
        </w:rPr>
        <w:t>. Flux ratio profiles in long-term glucose growth.</w:t>
      </w:r>
    </w:p>
    <w:p w14:paraId="644F4127" w14:textId="77777777" w:rsidR="008F5A2E" w:rsidRDefault="008F5A2E" w:rsidP="008F5A2E">
      <w:pPr>
        <w:pStyle w:val="NoSpacing"/>
      </w:pPr>
      <w:r>
        <w:t xml:space="preserve">Flux ratios were computed via the FiatFlux software from GC-MS derived </w:t>
      </w:r>
      <w:r w:rsidRPr="00BE34B9">
        <w:rPr>
          <w:vertAlign w:val="superscript"/>
        </w:rPr>
        <w:t>13</w:t>
      </w:r>
      <w:r>
        <w:t>C constraints. As FiatFlux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4F8371B3" w14:textId="77777777" w:rsidR="008F5A2E" w:rsidRDefault="008F5A2E" w:rsidP="008F5A2E"/>
    <w:p w14:paraId="00ADB586"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B76CE6" w14:textId="77777777" w:rsidR="006325E2" w:rsidRDefault="006325E2">
      <w:r>
        <w:separator/>
      </w:r>
    </w:p>
  </w:endnote>
  <w:endnote w:type="continuationSeparator" w:id="0">
    <w:p w14:paraId="198B3EF4" w14:textId="77777777" w:rsidR="006325E2" w:rsidRDefault="00632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Droid Sans Fallback">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iberation Serif">
    <w:altName w:val="Times New Roman"/>
    <w:charset w:val="01"/>
    <w:family w:val="roman"/>
    <w:pitch w:val="variable"/>
  </w:font>
  <w:font w:name="FreeSans">
    <w:panose1 w:val="00000000000000000000"/>
    <w:charset w:val="00"/>
    <w:family w:val="roman"/>
    <w:notTrueType/>
    <w:pitch w:val="default"/>
  </w:font>
  <w:font w:name="arial;sans-serif">
    <w:altName w:val="Times New Roman"/>
    <w:panose1 w:val="00000000000000000000"/>
    <w:charset w:val="00"/>
    <w:family w:val="roman"/>
    <w:notTrueType/>
    <w:pitch w:val="default"/>
  </w:font>
  <w:font w:name="Ubuntu">
    <w:altName w:val="Times New Roman"/>
    <w:charset w:val="01"/>
    <w:family w:val="roman"/>
    <w:pitch w:val="variable"/>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226486" w14:textId="77777777" w:rsidR="006325E2" w:rsidRDefault="006325E2">
      <w:r>
        <w:separator/>
      </w:r>
    </w:p>
  </w:footnote>
  <w:footnote w:type="continuationSeparator" w:id="0">
    <w:p w14:paraId="0FF9CFB1" w14:textId="77777777" w:rsidR="006325E2" w:rsidRDefault="006325E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9D7E6A"/>
    <w:multiLevelType w:val="hybridMultilevel"/>
    <w:tmpl w:val="1C50ABE8"/>
    <w:lvl w:ilvl="0" w:tplc="F2A8BC22">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023"/>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976EB"/>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86B04"/>
    <w:rsid w:val="00194520"/>
    <w:rsid w:val="00196EFC"/>
    <w:rsid w:val="00197405"/>
    <w:rsid w:val="001976E3"/>
    <w:rsid w:val="001A491E"/>
    <w:rsid w:val="001A7C5B"/>
    <w:rsid w:val="001B08F8"/>
    <w:rsid w:val="001B0E3C"/>
    <w:rsid w:val="001B2650"/>
    <w:rsid w:val="001B59E9"/>
    <w:rsid w:val="001C7409"/>
    <w:rsid w:val="001D19F5"/>
    <w:rsid w:val="001D71A0"/>
    <w:rsid w:val="001D7D2B"/>
    <w:rsid w:val="001E139A"/>
    <w:rsid w:val="00203C51"/>
    <w:rsid w:val="00206071"/>
    <w:rsid w:val="002070E2"/>
    <w:rsid w:val="00207439"/>
    <w:rsid w:val="00217D4F"/>
    <w:rsid w:val="00221D3B"/>
    <w:rsid w:val="002225A6"/>
    <w:rsid w:val="002248F9"/>
    <w:rsid w:val="00232334"/>
    <w:rsid w:val="00235623"/>
    <w:rsid w:val="00235DF3"/>
    <w:rsid w:val="00236EF2"/>
    <w:rsid w:val="00240961"/>
    <w:rsid w:val="00244A3D"/>
    <w:rsid w:val="00244C89"/>
    <w:rsid w:val="00252309"/>
    <w:rsid w:val="00263053"/>
    <w:rsid w:val="002638B2"/>
    <w:rsid w:val="00264C30"/>
    <w:rsid w:val="00264ECA"/>
    <w:rsid w:val="0026518A"/>
    <w:rsid w:val="002715EF"/>
    <w:rsid w:val="0027477D"/>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07031"/>
    <w:rsid w:val="00327C59"/>
    <w:rsid w:val="00330DA0"/>
    <w:rsid w:val="00334145"/>
    <w:rsid w:val="00337E46"/>
    <w:rsid w:val="00350F5D"/>
    <w:rsid w:val="00352DE8"/>
    <w:rsid w:val="00355AB6"/>
    <w:rsid w:val="00362432"/>
    <w:rsid w:val="00366D25"/>
    <w:rsid w:val="00375084"/>
    <w:rsid w:val="0037742C"/>
    <w:rsid w:val="00386127"/>
    <w:rsid w:val="00386174"/>
    <w:rsid w:val="0038635F"/>
    <w:rsid w:val="0038655F"/>
    <w:rsid w:val="00390704"/>
    <w:rsid w:val="00396B9F"/>
    <w:rsid w:val="003A3807"/>
    <w:rsid w:val="003A3EE7"/>
    <w:rsid w:val="003B2373"/>
    <w:rsid w:val="003B48BD"/>
    <w:rsid w:val="003C0A93"/>
    <w:rsid w:val="003C62EE"/>
    <w:rsid w:val="003C75CD"/>
    <w:rsid w:val="003C78A7"/>
    <w:rsid w:val="003D2BF7"/>
    <w:rsid w:val="003D5FBF"/>
    <w:rsid w:val="003D7B09"/>
    <w:rsid w:val="003E01E3"/>
    <w:rsid w:val="003E0D2A"/>
    <w:rsid w:val="003E3B61"/>
    <w:rsid w:val="003E5CCB"/>
    <w:rsid w:val="003F6DD6"/>
    <w:rsid w:val="00404DC7"/>
    <w:rsid w:val="0040506E"/>
    <w:rsid w:val="00411563"/>
    <w:rsid w:val="004169A9"/>
    <w:rsid w:val="00416A62"/>
    <w:rsid w:val="00417B6C"/>
    <w:rsid w:val="004203DE"/>
    <w:rsid w:val="00421334"/>
    <w:rsid w:val="00422410"/>
    <w:rsid w:val="00424AAE"/>
    <w:rsid w:val="0043065E"/>
    <w:rsid w:val="004315ED"/>
    <w:rsid w:val="00434605"/>
    <w:rsid w:val="00434BE6"/>
    <w:rsid w:val="0043717B"/>
    <w:rsid w:val="00437856"/>
    <w:rsid w:val="004414A2"/>
    <w:rsid w:val="0044751C"/>
    <w:rsid w:val="00450CE6"/>
    <w:rsid w:val="004514F6"/>
    <w:rsid w:val="004623B1"/>
    <w:rsid w:val="004659BE"/>
    <w:rsid w:val="00467D76"/>
    <w:rsid w:val="00472EAA"/>
    <w:rsid w:val="00484E78"/>
    <w:rsid w:val="00486DC8"/>
    <w:rsid w:val="004959BA"/>
    <w:rsid w:val="00497A97"/>
    <w:rsid w:val="004A05B4"/>
    <w:rsid w:val="004A645A"/>
    <w:rsid w:val="004B4F81"/>
    <w:rsid w:val="004B60DA"/>
    <w:rsid w:val="004B6E74"/>
    <w:rsid w:val="004C4F38"/>
    <w:rsid w:val="004D4593"/>
    <w:rsid w:val="004D4DB3"/>
    <w:rsid w:val="004D50CA"/>
    <w:rsid w:val="004D614E"/>
    <w:rsid w:val="004D66F0"/>
    <w:rsid w:val="004E30A7"/>
    <w:rsid w:val="004F4BF4"/>
    <w:rsid w:val="00501736"/>
    <w:rsid w:val="005018ED"/>
    <w:rsid w:val="00510A1A"/>
    <w:rsid w:val="0051531F"/>
    <w:rsid w:val="00524A42"/>
    <w:rsid w:val="00526236"/>
    <w:rsid w:val="00530691"/>
    <w:rsid w:val="00530EFA"/>
    <w:rsid w:val="00531AE5"/>
    <w:rsid w:val="00535400"/>
    <w:rsid w:val="00540AEE"/>
    <w:rsid w:val="005415A9"/>
    <w:rsid w:val="00543081"/>
    <w:rsid w:val="00543A26"/>
    <w:rsid w:val="005443A8"/>
    <w:rsid w:val="00545772"/>
    <w:rsid w:val="00546955"/>
    <w:rsid w:val="005479A0"/>
    <w:rsid w:val="005526EE"/>
    <w:rsid w:val="00554E02"/>
    <w:rsid w:val="005559FC"/>
    <w:rsid w:val="00555E71"/>
    <w:rsid w:val="005601E9"/>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6032"/>
    <w:rsid w:val="005E7550"/>
    <w:rsid w:val="005F105D"/>
    <w:rsid w:val="005F2028"/>
    <w:rsid w:val="005F5169"/>
    <w:rsid w:val="00602804"/>
    <w:rsid w:val="0060429C"/>
    <w:rsid w:val="00614FB5"/>
    <w:rsid w:val="0061662A"/>
    <w:rsid w:val="00620D74"/>
    <w:rsid w:val="00623B19"/>
    <w:rsid w:val="006255C8"/>
    <w:rsid w:val="006325E2"/>
    <w:rsid w:val="0063309D"/>
    <w:rsid w:val="0064120B"/>
    <w:rsid w:val="00663637"/>
    <w:rsid w:val="00665D55"/>
    <w:rsid w:val="00675E6C"/>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E7661"/>
    <w:rsid w:val="006F227E"/>
    <w:rsid w:val="006F5C02"/>
    <w:rsid w:val="007043F0"/>
    <w:rsid w:val="007109F0"/>
    <w:rsid w:val="0071274C"/>
    <w:rsid w:val="00713060"/>
    <w:rsid w:val="00716B55"/>
    <w:rsid w:val="00720479"/>
    <w:rsid w:val="0072092E"/>
    <w:rsid w:val="0073304A"/>
    <w:rsid w:val="00735272"/>
    <w:rsid w:val="0073798E"/>
    <w:rsid w:val="00740502"/>
    <w:rsid w:val="007457B5"/>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B632D"/>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1D4E"/>
    <w:rsid w:val="008D285E"/>
    <w:rsid w:val="008D5C14"/>
    <w:rsid w:val="008E06BB"/>
    <w:rsid w:val="008E1C11"/>
    <w:rsid w:val="008E2EF9"/>
    <w:rsid w:val="008E7E7F"/>
    <w:rsid w:val="008F0DD3"/>
    <w:rsid w:val="008F5A2E"/>
    <w:rsid w:val="008F7A61"/>
    <w:rsid w:val="008F7D0E"/>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1B83"/>
    <w:rsid w:val="009B2717"/>
    <w:rsid w:val="009B32DB"/>
    <w:rsid w:val="009B4531"/>
    <w:rsid w:val="009C1055"/>
    <w:rsid w:val="009C2E15"/>
    <w:rsid w:val="009C2E68"/>
    <w:rsid w:val="009C4950"/>
    <w:rsid w:val="009D2AE1"/>
    <w:rsid w:val="009D7802"/>
    <w:rsid w:val="009E262B"/>
    <w:rsid w:val="009E39BC"/>
    <w:rsid w:val="009F5524"/>
    <w:rsid w:val="009F7703"/>
    <w:rsid w:val="00A00286"/>
    <w:rsid w:val="00A010B2"/>
    <w:rsid w:val="00A0134A"/>
    <w:rsid w:val="00A04477"/>
    <w:rsid w:val="00A12622"/>
    <w:rsid w:val="00A14C2C"/>
    <w:rsid w:val="00A162EF"/>
    <w:rsid w:val="00A21FA4"/>
    <w:rsid w:val="00A222F1"/>
    <w:rsid w:val="00A228D1"/>
    <w:rsid w:val="00A2316A"/>
    <w:rsid w:val="00A31466"/>
    <w:rsid w:val="00A3644C"/>
    <w:rsid w:val="00A42BEC"/>
    <w:rsid w:val="00A42F17"/>
    <w:rsid w:val="00A43785"/>
    <w:rsid w:val="00A4546F"/>
    <w:rsid w:val="00A46335"/>
    <w:rsid w:val="00A507AD"/>
    <w:rsid w:val="00A559B4"/>
    <w:rsid w:val="00A646B6"/>
    <w:rsid w:val="00A6715C"/>
    <w:rsid w:val="00A6757F"/>
    <w:rsid w:val="00A767AA"/>
    <w:rsid w:val="00A80362"/>
    <w:rsid w:val="00A804E1"/>
    <w:rsid w:val="00A83C91"/>
    <w:rsid w:val="00A8595D"/>
    <w:rsid w:val="00A923F5"/>
    <w:rsid w:val="00A93BD4"/>
    <w:rsid w:val="00A96187"/>
    <w:rsid w:val="00AA58CE"/>
    <w:rsid w:val="00AB2448"/>
    <w:rsid w:val="00AB2F27"/>
    <w:rsid w:val="00AB7631"/>
    <w:rsid w:val="00AC1FF8"/>
    <w:rsid w:val="00AC3D55"/>
    <w:rsid w:val="00AC5A3B"/>
    <w:rsid w:val="00AC621E"/>
    <w:rsid w:val="00AD050F"/>
    <w:rsid w:val="00AD136A"/>
    <w:rsid w:val="00AE566A"/>
    <w:rsid w:val="00AE69C8"/>
    <w:rsid w:val="00AE6C86"/>
    <w:rsid w:val="00B009AC"/>
    <w:rsid w:val="00B012CA"/>
    <w:rsid w:val="00B05A6C"/>
    <w:rsid w:val="00B07D5C"/>
    <w:rsid w:val="00B10179"/>
    <w:rsid w:val="00B16C35"/>
    <w:rsid w:val="00B23F4A"/>
    <w:rsid w:val="00B346F6"/>
    <w:rsid w:val="00B47A45"/>
    <w:rsid w:val="00B509EA"/>
    <w:rsid w:val="00B50EB1"/>
    <w:rsid w:val="00B53826"/>
    <w:rsid w:val="00B577CB"/>
    <w:rsid w:val="00B62195"/>
    <w:rsid w:val="00B6260B"/>
    <w:rsid w:val="00B64E62"/>
    <w:rsid w:val="00B66E5A"/>
    <w:rsid w:val="00B6756E"/>
    <w:rsid w:val="00B77979"/>
    <w:rsid w:val="00B95052"/>
    <w:rsid w:val="00B9696F"/>
    <w:rsid w:val="00BA2054"/>
    <w:rsid w:val="00BA4793"/>
    <w:rsid w:val="00BA5B3C"/>
    <w:rsid w:val="00BA7B16"/>
    <w:rsid w:val="00BB40F2"/>
    <w:rsid w:val="00BC006C"/>
    <w:rsid w:val="00BC0A2B"/>
    <w:rsid w:val="00BC4A16"/>
    <w:rsid w:val="00BD032F"/>
    <w:rsid w:val="00BD7623"/>
    <w:rsid w:val="00BE39A3"/>
    <w:rsid w:val="00BE6C5E"/>
    <w:rsid w:val="00BF19BD"/>
    <w:rsid w:val="00BF2918"/>
    <w:rsid w:val="00BF737D"/>
    <w:rsid w:val="00C0058A"/>
    <w:rsid w:val="00C0385D"/>
    <w:rsid w:val="00C138E9"/>
    <w:rsid w:val="00C15787"/>
    <w:rsid w:val="00C2285A"/>
    <w:rsid w:val="00C2341A"/>
    <w:rsid w:val="00C31314"/>
    <w:rsid w:val="00C32B41"/>
    <w:rsid w:val="00C33A78"/>
    <w:rsid w:val="00C340B9"/>
    <w:rsid w:val="00C42F8A"/>
    <w:rsid w:val="00C52641"/>
    <w:rsid w:val="00C57548"/>
    <w:rsid w:val="00C60EFB"/>
    <w:rsid w:val="00C63946"/>
    <w:rsid w:val="00C66E07"/>
    <w:rsid w:val="00C70F2F"/>
    <w:rsid w:val="00C73A33"/>
    <w:rsid w:val="00C74881"/>
    <w:rsid w:val="00C74B07"/>
    <w:rsid w:val="00C74D2D"/>
    <w:rsid w:val="00C76167"/>
    <w:rsid w:val="00C80B97"/>
    <w:rsid w:val="00C82BD0"/>
    <w:rsid w:val="00C82D25"/>
    <w:rsid w:val="00C84560"/>
    <w:rsid w:val="00C86B3C"/>
    <w:rsid w:val="00C9429F"/>
    <w:rsid w:val="00CA0505"/>
    <w:rsid w:val="00CA284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97B73"/>
    <w:rsid w:val="00DA5E55"/>
    <w:rsid w:val="00DA6496"/>
    <w:rsid w:val="00DB572C"/>
    <w:rsid w:val="00DB5A9A"/>
    <w:rsid w:val="00DC06A9"/>
    <w:rsid w:val="00DC17C8"/>
    <w:rsid w:val="00DC6A09"/>
    <w:rsid w:val="00DC7499"/>
    <w:rsid w:val="00DD2481"/>
    <w:rsid w:val="00DD6EEC"/>
    <w:rsid w:val="00DD6F8A"/>
    <w:rsid w:val="00DE0BFE"/>
    <w:rsid w:val="00DF0A52"/>
    <w:rsid w:val="00DF2ED2"/>
    <w:rsid w:val="00DF4F0B"/>
    <w:rsid w:val="00DF6F04"/>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3E4C"/>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AF8"/>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9EC7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379598593">
      <w:bodyDiv w:val="1"/>
      <w:marLeft w:val="0"/>
      <w:marRight w:val="0"/>
      <w:marTop w:val="0"/>
      <w:marBottom w:val="0"/>
      <w:divBdr>
        <w:top w:val="none" w:sz="0" w:space="0" w:color="auto"/>
        <w:left w:val="none" w:sz="0" w:space="0" w:color="auto"/>
        <w:bottom w:val="none" w:sz="0" w:space="0" w:color="auto"/>
        <w:right w:val="none" w:sz="0" w:space="0" w:color="auto"/>
      </w:divBdr>
      <w:divsChild>
        <w:div w:id="124277363">
          <w:blockQuote w:val="1"/>
          <w:marLeft w:val="600"/>
          <w:marRight w:val="600"/>
          <w:marTop w:val="240"/>
          <w:marBottom w:val="240"/>
          <w:divBdr>
            <w:top w:val="none" w:sz="0" w:space="0" w:color="auto"/>
            <w:left w:val="none" w:sz="0" w:space="0" w:color="auto"/>
            <w:bottom w:val="none" w:sz="0" w:space="0" w:color="auto"/>
            <w:right w:val="none" w:sz="0" w:space="0" w:color="auto"/>
          </w:divBdr>
        </w:div>
      </w:divsChild>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 w:id="2100178260">
      <w:bodyDiv w:val="1"/>
      <w:marLeft w:val="0"/>
      <w:marRight w:val="0"/>
      <w:marTop w:val="0"/>
      <w:marBottom w:val="0"/>
      <w:divBdr>
        <w:top w:val="none" w:sz="0" w:space="0" w:color="auto"/>
        <w:left w:val="none" w:sz="0" w:space="0" w:color="auto"/>
        <w:bottom w:val="none" w:sz="0" w:space="0" w:color="auto"/>
        <w:right w:val="none" w:sz="0" w:space="0" w:color="auto"/>
      </w:divBdr>
      <w:divsChild>
        <w:div w:id="1132555221">
          <w:blockQuote w:val="1"/>
          <w:marLeft w:val="600"/>
          <w:marRight w:val="600"/>
          <w:marTop w:val="240"/>
          <w:marBottom w:val="24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30</Pages>
  <Words>45906</Words>
  <Characters>261665</Characters>
  <Application>Microsoft Macintosh Word</Application>
  <DocSecurity>0</DocSecurity>
  <Lines>2180</Lines>
  <Paragraphs>613</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306958</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31</cp:revision>
  <cp:lastPrinted>2014-11-10T17:35:00Z</cp:lastPrinted>
  <dcterms:created xsi:type="dcterms:W3CDTF">2015-04-18T03:54:00Z</dcterms:created>
  <dcterms:modified xsi:type="dcterms:W3CDTF">2015-06-08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1lcr5lY"/&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